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F49CC" w:rsidRDefault="00DF49CC" w:rsidP="00F77B97">
      <w:pPr>
        <w:pStyle w:val="NormalWeb"/>
        <w:spacing w:before="0" w:beforeAutospacing="0" w:after="0" w:afterAutospacing="0"/>
        <w:rPr>
          <w:b/>
        </w:rPr>
      </w:pPr>
      <w:r>
        <w:rPr>
          <w:b/>
        </w:rPr>
        <w:t>TITLE:</w:t>
      </w:r>
    </w:p>
    <w:p w:rsidR="006305D7" w:rsidRPr="00DF49CC" w:rsidRDefault="0055611D" w:rsidP="00F77B97">
      <w:pPr>
        <w:pStyle w:val="NormalWeb"/>
        <w:spacing w:before="0" w:beforeAutospacing="0" w:after="0" w:afterAutospacing="0"/>
      </w:pPr>
      <w:r w:rsidRPr="00DF49CC">
        <w:t xml:space="preserve">A </w:t>
      </w:r>
      <w:r w:rsidR="00DF49CC">
        <w:rPr>
          <w:lang w:val="en-CA"/>
        </w:rPr>
        <w:t>L</w:t>
      </w:r>
      <w:r w:rsidR="006B18CB" w:rsidRPr="00DF49CC">
        <w:rPr>
          <w:lang w:val="en-CA"/>
        </w:rPr>
        <w:t xml:space="preserve">igated </w:t>
      </w:r>
      <w:r w:rsidR="00DF49CC">
        <w:rPr>
          <w:lang w:val="en-CA"/>
        </w:rPr>
        <w:t>I</w:t>
      </w:r>
      <w:r w:rsidR="006B18CB" w:rsidRPr="00DF49CC">
        <w:rPr>
          <w:lang w:val="en-CA"/>
        </w:rPr>
        <w:t xml:space="preserve">ntestinal </w:t>
      </w:r>
      <w:r w:rsidR="00DF49CC">
        <w:rPr>
          <w:lang w:val="en-CA"/>
        </w:rPr>
        <w:t>L</w:t>
      </w:r>
      <w:r w:rsidR="006B18CB" w:rsidRPr="00DF49CC">
        <w:rPr>
          <w:lang w:val="en-CA"/>
        </w:rPr>
        <w:t xml:space="preserve">oop </w:t>
      </w:r>
      <w:r w:rsidR="00DF49CC">
        <w:rPr>
          <w:lang w:val="en-CA"/>
        </w:rPr>
        <w:t>M</w:t>
      </w:r>
      <w:r w:rsidR="006B18CB" w:rsidRPr="00DF49CC">
        <w:rPr>
          <w:lang w:val="en-CA"/>
        </w:rPr>
        <w:t xml:space="preserve">odel in </w:t>
      </w:r>
      <w:r w:rsidR="00DF49CC">
        <w:rPr>
          <w:lang w:val="en-CA"/>
        </w:rPr>
        <w:t>A</w:t>
      </w:r>
      <w:r w:rsidR="006B18CB" w:rsidRPr="00DF49CC">
        <w:rPr>
          <w:lang w:val="en-CA"/>
        </w:rPr>
        <w:t xml:space="preserve">nesthetized </w:t>
      </w:r>
      <w:r w:rsidR="00DF49CC">
        <w:rPr>
          <w:lang w:val="en-CA"/>
        </w:rPr>
        <w:t>S</w:t>
      </w:r>
      <w:r w:rsidR="00AA1389" w:rsidRPr="00DF49CC">
        <w:rPr>
          <w:lang w:val="en-CA"/>
        </w:rPr>
        <w:t xml:space="preserve">pecific </w:t>
      </w:r>
      <w:r w:rsidR="00DF49CC">
        <w:rPr>
          <w:lang w:val="en-CA"/>
        </w:rPr>
        <w:t>P</w:t>
      </w:r>
      <w:r w:rsidR="00AA1389" w:rsidRPr="00DF49CC">
        <w:rPr>
          <w:lang w:val="en-CA"/>
        </w:rPr>
        <w:t xml:space="preserve">athogen </w:t>
      </w:r>
      <w:r w:rsidR="00DF49CC">
        <w:rPr>
          <w:lang w:val="en-CA"/>
        </w:rPr>
        <w:t>F</w:t>
      </w:r>
      <w:r w:rsidR="00AA1389" w:rsidRPr="00DF49CC">
        <w:rPr>
          <w:lang w:val="en-CA"/>
        </w:rPr>
        <w:t>ree</w:t>
      </w:r>
      <w:r w:rsidR="006B18CB" w:rsidRPr="00DF49CC">
        <w:rPr>
          <w:lang w:val="en-CA"/>
        </w:rPr>
        <w:t xml:space="preserve"> </w:t>
      </w:r>
      <w:r w:rsidR="00DF49CC">
        <w:rPr>
          <w:lang w:val="en-CA"/>
        </w:rPr>
        <w:t>C</w:t>
      </w:r>
      <w:r w:rsidR="006B18CB" w:rsidRPr="00DF49CC">
        <w:rPr>
          <w:lang w:val="en-CA"/>
        </w:rPr>
        <w:t xml:space="preserve">hickens to </w:t>
      </w:r>
      <w:r w:rsidR="00DF49CC">
        <w:rPr>
          <w:lang w:val="en-CA"/>
        </w:rPr>
        <w:t>S</w:t>
      </w:r>
      <w:r w:rsidR="006B18CB" w:rsidRPr="00DF49CC">
        <w:rPr>
          <w:lang w:val="en-CA"/>
        </w:rPr>
        <w:t xml:space="preserve">tudy </w:t>
      </w:r>
      <w:r w:rsidR="006B18CB" w:rsidRPr="00DF49CC">
        <w:rPr>
          <w:i/>
          <w:lang w:val="en-CA"/>
        </w:rPr>
        <w:t xml:space="preserve">Clostridium </w:t>
      </w:r>
      <w:proofErr w:type="gramStart"/>
      <w:r w:rsidR="006B18CB" w:rsidRPr="00DF49CC">
        <w:rPr>
          <w:i/>
          <w:lang w:val="en-CA"/>
        </w:rPr>
        <w:t>perfringens</w:t>
      </w:r>
      <w:proofErr w:type="gramEnd"/>
      <w:r w:rsidR="006B18CB" w:rsidRPr="00DF49CC">
        <w:rPr>
          <w:i/>
          <w:lang w:val="en-CA"/>
        </w:rPr>
        <w:t xml:space="preserve"> </w:t>
      </w:r>
      <w:r w:rsidR="00DF49CC">
        <w:rPr>
          <w:lang w:val="en-CA"/>
        </w:rPr>
        <w:t>V</w:t>
      </w:r>
      <w:r w:rsidR="006B18CB" w:rsidRPr="00DF49CC">
        <w:rPr>
          <w:lang w:val="en-CA"/>
        </w:rPr>
        <w:t>irulence.</w:t>
      </w:r>
    </w:p>
    <w:p w:rsidR="006305D7" w:rsidRPr="00DF49CC" w:rsidRDefault="006305D7" w:rsidP="00F77B97">
      <w:pPr>
        <w:rPr>
          <w:bCs/>
        </w:rPr>
      </w:pPr>
    </w:p>
    <w:p w:rsidR="00A32DD8" w:rsidRPr="00DF49CC" w:rsidRDefault="006305D7" w:rsidP="00F77B97">
      <w:pPr>
        <w:rPr>
          <w:b/>
          <w:bCs/>
          <w:caps/>
        </w:rPr>
      </w:pPr>
      <w:r w:rsidRPr="00DF49CC">
        <w:rPr>
          <w:b/>
          <w:bCs/>
          <w:caps/>
        </w:rPr>
        <w:t>A</w:t>
      </w:r>
      <w:r w:rsidR="00DF6558" w:rsidRPr="00DF49CC">
        <w:rPr>
          <w:b/>
          <w:bCs/>
          <w:caps/>
        </w:rPr>
        <w:t>uthors</w:t>
      </w:r>
      <w:r w:rsidR="00DF49CC" w:rsidRPr="00DF49CC">
        <w:rPr>
          <w:b/>
          <w:bCs/>
          <w:caps/>
        </w:rPr>
        <w:t xml:space="preserve"> AND AFFILIATION:</w:t>
      </w:r>
      <w:r w:rsidRPr="00DF49CC">
        <w:rPr>
          <w:b/>
          <w:bCs/>
          <w:caps/>
        </w:rPr>
        <w:t xml:space="preserve"> </w:t>
      </w:r>
    </w:p>
    <w:p w:rsidR="006B18CB" w:rsidRPr="00DF49CC" w:rsidRDefault="00DF6558" w:rsidP="00F77B97">
      <w:pPr>
        <w:rPr>
          <w:bCs/>
          <w:color w:val="000000" w:themeColor="text1"/>
          <w:vertAlign w:val="superscript"/>
        </w:rPr>
      </w:pPr>
      <w:r w:rsidRPr="00DF49CC">
        <w:rPr>
          <w:bCs/>
          <w:color w:val="000000" w:themeColor="text1"/>
        </w:rPr>
        <w:t xml:space="preserve">Eric </w:t>
      </w:r>
      <w:r w:rsidR="006B18CB" w:rsidRPr="00DF49CC">
        <w:rPr>
          <w:bCs/>
          <w:color w:val="000000" w:themeColor="text1"/>
        </w:rPr>
        <w:t>Parent</w:t>
      </w:r>
      <w:r w:rsidR="00DF49CC" w:rsidRPr="00DF49CC">
        <w:rPr>
          <w:bCs/>
          <w:color w:val="000000" w:themeColor="text1"/>
          <w:vertAlign w:val="superscript"/>
        </w:rPr>
        <w:t>1</w:t>
      </w:r>
      <w:r w:rsidR="006B18CB" w:rsidRPr="00DF49CC">
        <w:rPr>
          <w:bCs/>
          <w:color w:val="000000" w:themeColor="text1"/>
        </w:rPr>
        <w:t>, Patrick Burns</w:t>
      </w:r>
      <w:r w:rsidR="00DF49CC" w:rsidRPr="00DF49CC">
        <w:rPr>
          <w:bCs/>
          <w:color w:val="000000" w:themeColor="text1"/>
          <w:vertAlign w:val="superscript"/>
        </w:rPr>
        <w:t>2</w:t>
      </w:r>
      <w:r w:rsidR="00A32DD8" w:rsidRPr="00DF49CC">
        <w:rPr>
          <w:bCs/>
          <w:color w:val="000000" w:themeColor="text1"/>
        </w:rPr>
        <w:t>, André Desrochers</w:t>
      </w:r>
      <w:r w:rsidR="00DF49CC" w:rsidRPr="00DF49CC">
        <w:rPr>
          <w:bCs/>
          <w:color w:val="000000" w:themeColor="text1"/>
          <w:vertAlign w:val="superscript"/>
        </w:rPr>
        <w:t>1</w:t>
      </w:r>
      <w:r w:rsidR="006B18CB" w:rsidRPr="00DF49CC">
        <w:rPr>
          <w:bCs/>
          <w:color w:val="000000" w:themeColor="text1"/>
        </w:rPr>
        <w:t>, and Martine Boulianne</w:t>
      </w:r>
      <w:r w:rsidR="00DF49CC" w:rsidRPr="00DF49CC">
        <w:rPr>
          <w:bCs/>
          <w:color w:val="000000" w:themeColor="text1"/>
          <w:vertAlign w:val="superscript"/>
        </w:rPr>
        <w:t>1</w:t>
      </w:r>
    </w:p>
    <w:p w:rsidR="00DF6558" w:rsidRPr="00DF49CC" w:rsidRDefault="00DF6558" w:rsidP="00F77B97">
      <w:pPr>
        <w:rPr>
          <w:b/>
          <w:bCs/>
        </w:rPr>
      </w:pPr>
    </w:p>
    <w:p w:rsidR="007733CE" w:rsidRPr="00DF49CC" w:rsidRDefault="00DF49CC" w:rsidP="00F77B97">
      <w:pPr>
        <w:rPr>
          <w:bCs/>
          <w:color w:val="000000" w:themeColor="text1"/>
        </w:rPr>
      </w:pPr>
      <w:r w:rsidRPr="00DF49CC">
        <w:rPr>
          <w:bCs/>
          <w:color w:val="000000" w:themeColor="text1"/>
          <w:vertAlign w:val="superscript"/>
        </w:rPr>
        <w:t>1</w:t>
      </w:r>
      <w:r w:rsidR="006B18CB" w:rsidRPr="00DF49CC">
        <w:rPr>
          <w:bCs/>
          <w:color w:val="000000" w:themeColor="text1"/>
        </w:rPr>
        <w:t xml:space="preserve">Department of Clinical Sciences, </w:t>
      </w:r>
      <w:r w:rsidR="0027521D" w:rsidRPr="00DF49CC">
        <w:rPr>
          <w:bCs/>
          <w:color w:val="000000" w:themeColor="text1"/>
        </w:rPr>
        <w:t>Faculty of Veterinary Medicine</w:t>
      </w:r>
      <w:r>
        <w:rPr>
          <w:bCs/>
          <w:color w:val="000000" w:themeColor="text1"/>
        </w:rPr>
        <w:t xml:space="preserve">, </w:t>
      </w:r>
      <w:r w:rsidR="006B18CB" w:rsidRPr="00184FA9">
        <w:rPr>
          <w:bCs/>
          <w:color w:val="000000" w:themeColor="text1"/>
          <w:lang w:val="en-CA"/>
        </w:rPr>
        <w:t>Université de Montréal</w:t>
      </w:r>
      <w:r w:rsidRPr="00184FA9">
        <w:rPr>
          <w:bCs/>
          <w:color w:val="000000" w:themeColor="text1"/>
          <w:lang w:val="en-CA"/>
        </w:rPr>
        <w:t xml:space="preserve">, </w:t>
      </w:r>
      <w:r w:rsidR="007733CE" w:rsidRPr="00184FA9">
        <w:rPr>
          <w:bCs/>
          <w:color w:val="000000" w:themeColor="text1"/>
          <w:lang w:val="en-CA"/>
        </w:rPr>
        <w:t>St-Hyacinthe, Canada</w:t>
      </w:r>
    </w:p>
    <w:p w:rsidR="00DF49CC" w:rsidRPr="00DF49CC" w:rsidRDefault="00DF49CC" w:rsidP="00F77B97">
      <w:pPr>
        <w:rPr>
          <w:bCs/>
          <w:color w:val="000000" w:themeColor="text1"/>
        </w:rPr>
      </w:pPr>
      <w:r w:rsidRPr="00DF49CC">
        <w:rPr>
          <w:bCs/>
          <w:color w:val="000000" w:themeColor="text1"/>
          <w:vertAlign w:val="superscript"/>
        </w:rPr>
        <w:t>2</w:t>
      </w:r>
      <w:r w:rsidRPr="00DF49CC">
        <w:rPr>
          <w:bCs/>
          <w:color w:val="000000" w:themeColor="text1"/>
        </w:rPr>
        <w:t xml:space="preserve">University of </w:t>
      </w:r>
      <w:r w:rsidR="005C2ACA">
        <w:rPr>
          <w:bCs/>
          <w:color w:val="000000" w:themeColor="text1"/>
        </w:rPr>
        <w:t>Bristol</w:t>
      </w:r>
      <w:r>
        <w:rPr>
          <w:bCs/>
          <w:color w:val="000000" w:themeColor="text1"/>
        </w:rPr>
        <w:t xml:space="preserve">, </w:t>
      </w:r>
      <w:r w:rsidR="005C2ACA">
        <w:rPr>
          <w:bCs/>
          <w:color w:val="000000" w:themeColor="text1"/>
        </w:rPr>
        <w:t>Bristol</w:t>
      </w:r>
      <w:r w:rsidRPr="00DF49CC">
        <w:rPr>
          <w:bCs/>
          <w:color w:val="000000" w:themeColor="text1"/>
        </w:rPr>
        <w:t>, United Kingdom</w:t>
      </w:r>
    </w:p>
    <w:p w:rsidR="00DF6558" w:rsidRPr="00DF49CC" w:rsidRDefault="00DF6558" w:rsidP="00F77B97">
      <w:pPr>
        <w:rPr>
          <w:color w:val="auto"/>
          <w:lang w:val="en-CA"/>
        </w:rPr>
      </w:pPr>
    </w:p>
    <w:p w:rsidR="00DF49CC" w:rsidRPr="00DF49CC" w:rsidRDefault="00DF49CC" w:rsidP="00F77B97">
      <w:pPr>
        <w:rPr>
          <w:b/>
          <w:bCs/>
          <w:color w:val="000000" w:themeColor="text1"/>
        </w:rPr>
      </w:pPr>
      <w:r w:rsidRPr="00DF49CC">
        <w:rPr>
          <w:b/>
          <w:bCs/>
          <w:color w:val="000000" w:themeColor="text1"/>
        </w:rPr>
        <w:t>EMAIL ADDRESSES OF CO-AUTHORS</w:t>
      </w:r>
      <w:r w:rsidR="0070684D">
        <w:rPr>
          <w:b/>
          <w:bCs/>
          <w:color w:val="000000" w:themeColor="text1"/>
        </w:rPr>
        <w:t>:</w:t>
      </w:r>
    </w:p>
    <w:p w:rsidR="00FA7529" w:rsidRPr="00DF49CC" w:rsidRDefault="00DF49CC" w:rsidP="00F77B97">
      <w:pPr>
        <w:rPr>
          <w:bCs/>
          <w:color w:val="000000" w:themeColor="text1"/>
        </w:rPr>
      </w:pPr>
      <w:r w:rsidRPr="00DF49CC">
        <w:rPr>
          <w:bCs/>
          <w:color w:val="000000" w:themeColor="text1"/>
        </w:rPr>
        <w:t>Eric</w:t>
      </w:r>
      <w:r>
        <w:rPr>
          <w:bCs/>
          <w:color w:val="000000" w:themeColor="text1"/>
        </w:rPr>
        <w:t xml:space="preserve"> </w:t>
      </w:r>
      <w:r w:rsidRPr="00DF49CC">
        <w:rPr>
          <w:bCs/>
          <w:color w:val="000000" w:themeColor="text1"/>
        </w:rPr>
        <w:t>Parent</w:t>
      </w:r>
      <w:r>
        <w:rPr>
          <w:bCs/>
          <w:color w:val="000000" w:themeColor="text1"/>
        </w:rPr>
        <w:t xml:space="preserve"> (</w:t>
      </w:r>
      <w:r w:rsidRPr="00DF49CC">
        <w:rPr>
          <w:color w:val="auto"/>
          <w:lang w:val="en-CA"/>
        </w:rPr>
        <w:t>eric.parent.1@umontreal.ca</w:t>
      </w:r>
      <w:r>
        <w:rPr>
          <w:color w:val="auto"/>
          <w:lang w:val="en-CA"/>
        </w:rPr>
        <w:t>)</w:t>
      </w:r>
    </w:p>
    <w:p w:rsidR="00DF6558" w:rsidRPr="004B34E6" w:rsidRDefault="007733CE" w:rsidP="00F77B97">
      <w:pPr>
        <w:rPr>
          <w:bCs/>
          <w:color w:val="000000" w:themeColor="text1"/>
          <w:lang w:val="en-CA"/>
        </w:rPr>
      </w:pPr>
      <w:r w:rsidRPr="00DF49CC">
        <w:rPr>
          <w:bCs/>
          <w:color w:val="000000" w:themeColor="text1"/>
        </w:rPr>
        <w:t>Patrick</w:t>
      </w:r>
      <w:r w:rsidR="00DF49CC">
        <w:rPr>
          <w:bCs/>
          <w:color w:val="000000" w:themeColor="text1"/>
        </w:rPr>
        <w:t xml:space="preserve"> </w:t>
      </w:r>
      <w:r w:rsidR="00DF49CC" w:rsidRPr="00DF49CC">
        <w:rPr>
          <w:bCs/>
          <w:color w:val="000000" w:themeColor="text1"/>
        </w:rPr>
        <w:t>Burns</w:t>
      </w:r>
      <w:r w:rsidR="00DF49CC">
        <w:rPr>
          <w:bCs/>
          <w:color w:val="000000" w:themeColor="text1"/>
        </w:rPr>
        <w:t xml:space="preserve"> (</w:t>
      </w:r>
      <w:r w:rsidR="00DF49CC" w:rsidRPr="00184FA9">
        <w:rPr>
          <w:color w:val="000000" w:themeColor="text1"/>
          <w:shd w:val="clear" w:color="auto" w:fill="FFFFFF"/>
          <w:lang w:val="en-CA"/>
        </w:rPr>
        <w:t>patrick.burns@</w:t>
      </w:r>
      <w:r w:rsidR="004B34E6">
        <w:rPr>
          <w:color w:val="000000" w:themeColor="text1"/>
          <w:shd w:val="clear" w:color="auto" w:fill="FFFFFF"/>
          <w:lang w:val="en-CA"/>
        </w:rPr>
        <w:t>bristol</w:t>
      </w:r>
      <w:r w:rsidR="00DF49CC" w:rsidRPr="00184FA9">
        <w:rPr>
          <w:color w:val="000000" w:themeColor="text1"/>
          <w:shd w:val="clear" w:color="auto" w:fill="FFFFFF"/>
          <w:lang w:val="en-CA"/>
        </w:rPr>
        <w:t>.ac.uk</w:t>
      </w:r>
      <w:r w:rsidR="00DF49CC" w:rsidRPr="00184FA9">
        <w:rPr>
          <w:bCs/>
          <w:color w:val="000000" w:themeColor="text1"/>
          <w:lang w:val="en-CA"/>
        </w:rPr>
        <w:t>)</w:t>
      </w:r>
    </w:p>
    <w:p w:rsidR="00DF6558" w:rsidRPr="00DF49CC" w:rsidRDefault="007733CE" w:rsidP="00F77B97">
      <w:pPr>
        <w:rPr>
          <w:bCs/>
          <w:color w:val="000000" w:themeColor="text1"/>
          <w:lang w:val="fr-CA"/>
        </w:rPr>
      </w:pPr>
      <w:r w:rsidRPr="00DF49CC">
        <w:rPr>
          <w:bCs/>
          <w:color w:val="000000" w:themeColor="text1"/>
          <w:lang w:val="fr-CA"/>
        </w:rPr>
        <w:t>André</w:t>
      </w:r>
      <w:r w:rsidR="00DF49CC">
        <w:rPr>
          <w:bCs/>
          <w:color w:val="000000" w:themeColor="text1"/>
          <w:lang w:val="fr-CA"/>
        </w:rPr>
        <w:t xml:space="preserve"> </w:t>
      </w:r>
      <w:r w:rsidR="00DF49CC" w:rsidRPr="00DF49CC">
        <w:rPr>
          <w:bCs/>
          <w:color w:val="000000" w:themeColor="text1"/>
          <w:lang w:val="fr-CA"/>
        </w:rPr>
        <w:t>Desrochers</w:t>
      </w:r>
      <w:r w:rsidR="00DF49CC">
        <w:rPr>
          <w:bCs/>
          <w:color w:val="000000" w:themeColor="text1"/>
          <w:lang w:val="fr-CA"/>
        </w:rPr>
        <w:t xml:space="preserve"> (</w:t>
      </w:r>
      <w:r w:rsidR="00DF49CC" w:rsidRPr="00184FA9">
        <w:rPr>
          <w:bCs/>
          <w:color w:val="000000" w:themeColor="text1"/>
          <w:lang w:val="fr-CA"/>
        </w:rPr>
        <w:t>andre.desrochers@umontreal.ca)</w:t>
      </w:r>
    </w:p>
    <w:p w:rsidR="00DF6558" w:rsidRPr="00184FA9" w:rsidRDefault="007733CE" w:rsidP="00F77B97">
      <w:pPr>
        <w:rPr>
          <w:bCs/>
          <w:color w:val="000000" w:themeColor="text1"/>
          <w:lang w:val="fr-CA"/>
        </w:rPr>
      </w:pPr>
      <w:r w:rsidRPr="00184FA9">
        <w:rPr>
          <w:bCs/>
          <w:color w:val="000000" w:themeColor="text1"/>
          <w:lang w:val="fr-CA"/>
        </w:rPr>
        <w:t>Martine</w:t>
      </w:r>
      <w:r w:rsidR="00DF49CC" w:rsidRPr="00184FA9">
        <w:rPr>
          <w:bCs/>
          <w:color w:val="000000" w:themeColor="text1"/>
          <w:lang w:val="fr-CA"/>
        </w:rPr>
        <w:t xml:space="preserve"> Boulianne (</w:t>
      </w:r>
      <w:r w:rsidR="00DF49CC" w:rsidRPr="00DF49CC">
        <w:rPr>
          <w:bCs/>
          <w:color w:val="000000" w:themeColor="text1"/>
          <w:lang w:val="fr-CA"/>
        </w:rPr>
        <w:t>martine.boulianne@umontreal.ca</w:t>
      </w:r>
      <w:r w:rsidR="00DF49CC">
        <w:rPr>
          <w:bCs/>
          <w:color w:val="000000" w:themeColor="text1"/>
          <w:lang w:val="fr-CA"/>
        </w:rPr>
        <w:t>)</w:t>
      </w:r>
    </w:p>
    <w:p w:rsidR="00D15131" w:rsidRPr="00184FA9" w:rsidRDefault="00D15131" w:rsidP="00F77B97">
      <w:pPr>
        <w:pStyle w:val="NormalWeb"/>
        <w:spacing w:before="0" w:beforeAutospacing="0" w:after="0" w:afterAutospacing="0"/>
        <w:rPr>
          <w:b/>
          <w:bCs/>
          <w:lang w:val="fr-CA"/>
        </w:rPr>
      </w:pPr>
    </w:p>
    <w:p w:rsidR="00DF49CC" w:rsidRPr="00DF49CC" w:rsidRDefault="00FA7529" w:rsidP="00F77B97">
      <w:pPr>
        <w:pStyle w:val="NormalWeb"/>
        <w:spacing w:before="0" w:beforeAutospacing="0" w:after="0" w:afterAutospacing="0"/>
        <w:rPr>
          <w:caps/>
        </w:rPr>
      </w:pPr>
      <w:r w:rsidRPr="00DF49CC">
        <w:rPr>
          <w:b/>
          <w:bCs/>
          <w:caps/>
        </w:rPr>
        <w:t>Corresponding author</w:t>
      </w:r>
      <w:r w:rsidR="006305D7" w:rsidRPr="00DF49CC">
        <w:rPr>
          <w:b/>
          <w:bCs/>
          <w:caps/>
        </w:rPr>
        <w:t>:</w:t>
      </w:r>
      <w:r w:rsidR="006305D7" w:rsidRPr="00DF49CC">
        <w:rPr>
          <w:caps/>
        </w:rPr>
        <w:t xml:space="preserve"> </w:t>
      </w:r>
    </w:p>
    <w:p w:rsidR="006305D7" w:rsidRPr="00DF49CC" w:rsidRDefault="006B18CB" w:rsidP="00F77B97">
      <w:pPr>
        <w:pStyle w:val="NormalWeb"/>
        <w:spacing w:before="0" w:beforeAutospacing="0" w:after="0" w:afterAutospacing="0"/>
      </w:pPr>
      <w:r w:rsidRPr="00DF49CC">
        <w:rPr>
          <w:color w:val="000000" w:themeColor="text1"/>
        </w:rPr>
        <w:t>Martine Boulianne</w:t>
      </w:r>
      <w:r w:rsidR="00DF49CC">
        <w:rPr>
          <w:color w:val="000000" w:themeColor="text1"/>
        </w:rPr>
        <w:t xml:space="preserve"> </w:t>
      </w:r>
      <w:r w:rsidR="00DF49CC">
        <w:rPr>
          <w:bCs/>
          <w:color w:val="000000" w:themeColor="text1"/>
          <w:lang w:val="en-CA"/>
        </w:rPr>
        <w:t>(</w:t>
      </w:r>
      <w:r w:rsidR="00DF49CC" w:rsidRPr="00184FA9">
        <w:rPr>
          <w:bCs/>
          <w:color w:val="000000" w:themeColor="text1"/>
          <w:lang w:val="en-CA"/>
        </w:rPr>
        <w:t>martine.boulianne@umontreal.ca)</w:t>
      </w:r>
    </w:p>
    <w:p w:rsidR="00DF49CC" w:rsidRPr="00DF49CC" w:rsidRDefault="00DF49CC" w:rsidP="00F77B97">
      <w:pPr>
        <w:rPr>
          <w:bCs/>
          <w:color w:val="000000" w:themeColor="text1"/>
          <w:lang w:val="en-CA"/>
        </w:rPr>
      </w:pPr>
      <w:r>
        <w:rPr>
          <w:bCs/>
        </w:rPr>
        <w:t xml:space="preserve">Tel: </w:t>
      </w:r>
      <w:r w:rsidRPr="00DF49CC">
        <w:rPr>
          <w:bCs/>
          <w:color w:val="000000" w:themeColor="text1"/>
          <w:lang w:val="en-CA"/>
        </w:rPr>
        <w:t>1-450-773-8521</w:t>
      </w:r>
    </w:p>
    <w:p w:rsidR="006305D7" w:rsidRPr="00DF49CC" w:rsidRDefault="006305D7" w:rsidP="00F77B97">
      <w:pPr>
        <w:pStyle w:val="NormalWeb"/>
        <w:spacing w:before="0" w:beforeAutospacing="0" w:after="0" w:afterAutospacing="0"/>
        <w:rPr>
          <w:bCs/>
        </w:rPr>
      </w:pPr>
    </w:p>
    <w:p w:rsidR="00DF49CC" w:rsidRPr="00DF49CC" w:rsidRDefault="006305D7" w:rsidP="00F77B97">
      <w:pPr>
        <w:pStyle w:val="NormalWeb"/>
        <w:spacing w:before="0" w:beforeAutospacing="0" w:after="0" w:afterAutospacing="0"/>
        <w:rPr>
          <w:caps/>
        </w:rPr>
      </w:pPr>
      <w:r w:rsidRPr="00DF49CC">
        <w:rPr>
          <w:b/>
          <w:bCs/>
          <w:caps/>
        </w:rPr>
        <w:t>K</w:t>
      </w:r>
      <w:r w:rsidR="00FA7529" w:rsidRPr="00DF49CC">
        <w:rPr>
          <w:b/>
          <w:bCs/>
          <w:caps/>
        </w:rPr>
        <w:t>eywords</w:t>
      </w:r>
      <w:r w:rsidRPr="00DF49CC">
        <w:rPr>
          <w:b/>
          <w:bCs/>
          <w:caps/>
        </w:rPr>
        <w:t>:</w:t>
      </w:r>
      <w:r w:rsidRPr="00DF49CC">
        <w:rPr>
          <w:caps/>
        </w:rPr>
        <w:t xml:space="preserve"> </w:t>
      </w:r>
    </w:p>
    <w:p w:rsidR="006305D7" w:rsidRPr="00DF49CC" w:rsidRDefault="006B18CB" w:rsidP="00F77B97">
      <w:pPr>
        <w:pStyle w:val="NormalWeb"/>
        <w:spacing w:before="0" w:beforeAutospacing="0" w:after="0" w:afterAutospacing="0"/>
      </w:pPr>
      <w:r w:rsidRPr="00DF49CC">
        <w:rPr>
          <w:color w:val="000000" w:themeColor="text1"/>
        </w:rPr>
        <w:t xml:space="preserve">Chicken, </w:t>
      </w:r>
      <w:r w:rsidR="00185488" w:rsidRPr="00DF49CC">
        <w:rPr>
          <w:color w:val="000000" w:themeColor="text1"/>
        </w:rPr>
        <w:t>i</w:t>
      </w:r>
      <w:r w:rsidRPr="00DF49CC">
        <w:rPr>
          <w:color w:val="000000" w:themeColor="text1"/>
        </w:rPr>
        <w:t xml:space="preserve">ntestinal ligated loop, necrotic enteritis, </w:t>
      </w:r>
      <w:r w:rsidRPr="00DF49CC">
        <w:rPr>
          <w:i/>
          <w:color w:val="000000" w:themeColor="text1"/>
        </w:rPr>
        <w:t>Clostridium perfringens</w:t>
      </w:r>
      <w:r w:rsidR="00DB4D77" w:rsidRPr="00DF49CC">
        <w:rPr>
          <w:color w:val="000000" w:themeColor="text1"/>
        </w:rPr>
        <w:t xml:space="preserve">, small intestine, pathogenesis, </w:t>
      </w:r>
      <w:r w:rsidR="00DB4D77" w:rsidRPr="00DF49CC">
        <w:rPr>
          <w:i/>
          <w:color w:val="000000" w:themeColor="text1"/>
        </w:rPr>
        <w:t>in vivo</w:t>
      </w:r>
      <w:r w:rsidR="00DB4D77" w:rsidRPr="00DF49CC">
        <w:rPr>
          <w:color w:val="000000" w:themeColor="text1"/>
        </w:rPr>
        <w:t>.</w:t>
      </w:r>
    </w:p>
    <w:p w:rsidR="0048149A" w:rsidRPr="00DF49CC" w:rsidRDefault="0048149A" w:rsidP="00F77B97"/>
    <w:p w:rsidR="00EB19B2" w:rsidRPr="00DF49CC" w:rsidRDefault="00FA7529" w:rsidP="00F77B97">
      <w:pPr>
        <w:rPr>
          <w:caps/>
        </w:rPr>
      </w:pPr>
      <w:r w:rsidRPr="00DF49CC">
        <w:rPr>
          <w:b/>
          <w:bCs/>
          <w:caps/>
        </w:rPr>
        <w:t>Short abstract</w:t>
      </w:r>
      <w:r w:rsidR="006305D7" w:rsidRPr="00DF49CC">
        <w:rPr>
          <w:b/>
          <w:bCs/>
          <w:caps/>
        </w:rPr>
        <w:t>:</w:t>
      </w:r>
      <w:r w:rsidR="006305D7" w:rsidRPr="00DF49CC">
        <w:rPr>
          <w:caps/>
        </w:rPr>
        <w:t xml:space="preserve"> </w:t>
      </w:r>
    </w:p>
    <w:p w:rsidR="00EB19B2" w:rsidRPr="00DF49CC" w:rsidRDefault="00EB19B2" w:rsidP="00F77B97">
      <w:r w:rsidRPr="00DF49CC">
        <w:t xml:space="preserve">Here we present a protocol to </w:t>
      </w:r>
      <w:r w:rsidR="009D28F3" w:rsidRPr="00DF49CC">
        <w:t xml:space="preserve">surgically </w:t>
      </w:r>
      <w:r w:rsidRPr="00DF49CC">
        <w:t xml:space="preserve">create ‘intestinal ligated loops’ </w:t>
      </w:r>
      <w:r w:rsidR="009D28F3" w:rsidRPr="00DF49CC">
        <w:t xml:space="preserve">in </w:t>
      </w:r>
      <w:r w:rsidRPr="00DF49CC">
        <w:t>chicken small intestines</w:t>
      </w:r>
      <w:r w:rsidR="009D28F3" w:rsidRPr="00DF49CC">
        <w:t>.</w:t>
      </w:r>
      <w:r w:rsidRPr="00DF49CC">
        <w:t xml:space="preserve"> This procedure allows </w:t>
      </w:r>
      <w:r w:rsidR="009D28F3" w:rsidRPr="00DF49CC">
        <w:t xml:space="preserve">for </w:t>
      </w:r>
      <w:r w:rsidRPr="00DF49CC">
        <w:t xml:space="preserve">the comparison of multiple </w:t>
      </w:r>
      <w:r w:rsidRPr="00DF49CC">
        <w:rPr>
          <w:i/>
        </w:rPr>
        <w:t>Clostridium perfringens</w:t>
      </w:r>
      <w:r w:rsidRPr="00DF49CC">
        <w:t xml:space="preserve"> strains</w:t>
      </w:r>
      <w:r w:rsidR="009D28F3" w:rsidRPr="00DF49CC">
        <w:t>’</w:t>
      </w:r>
      <w:r w:rsidRPr="00DF49CC">
        <w:t xml:space="preserve"> virulence </w:t>
      </w:r>
      <w:r w:rsidRPr="00DF49CC">
        <w:rPr>
          <w:i/>
        </w:rPr>
        <w:t>in situ</w:t>
      </w:r>
      <w:r w:rsidRPr="00DF49CC">
        <w:t xml:space="preserve"> in a single host. This method markedly decreases the number of chickens usually necessary for similar </w:t>
      </w:r>
      <w:r w:rsidRPr="00DF49CC">
        <w:rPr>
          <w:i/>
        </w:rPr>
        <w:t>in vivo</w:t>
      </w:r>
      <w:r w:rsidRPr="00DF49CC">
        <w:t xml:space="preserve"> experiments.</w:t>
      </w:r>
    </w:p>
    <w:p w:rsidR="006305D7" w:rsidRPr="00DF49CC" w:rsidRDefault="006305D7" w:rsidP="00F77B97"/>
    <w:p w:rsidR="00A32DD8" w:rsidRPr="00DF49CC" w:rsidRDefault="00FA7529" w:rsidP="00F77B97">
      <w:pPr>
        <w:rPr>
          <w:i/>
          <w:caps/>
          <w:color w:val="808080"/>
        </w:rPr>
      </w:pPr>
      <w:r w:rsidRPr="00DF49CC">
        <w:rPr>
          <w:b/>
          <w:bCs/>
          <w:caps/>
        </w:rPr>
        <w:t>Long abstract</w:t>
      </w:r>
      <w:r w:rsidR="006305D7" w:rsidRPr="00DF49CC">
        <w:rPr>
          <w:b/>
          <w:bCs/>
          <w:caps/>
        </w:rPr>
        <w:t>:</w:t>
      </w:r>
    </w:p>
    <w:p w:rsidR="00BC6297" w:rsidRPr="00DF49CC" w:rsidRDefault="00BC6297" w:rsidP="00F77B97">
      <w:pPr>
        <w:rPr>
          <w:lang w:val="en-CA"/>
        </w:rPr>
      </w:pPr>
      <w:r w:rsidRPr="00DF49CC">
        <w:rPr>
          <w:lang w:val="en-CA"/>
        </w:rPr>
        <w:t xml:space="preserve">Necrotic enteritis </w:t>
      </w:r>
      <w:r w:rsidR="00AB20AE" w:rsidRPr="00DF49CC">
        <w:rPr>
          <w:lang w:val="en-CA"/>
        </w:rPr>
        <w:t>was</w:t>
      </w:r>
      <w:r w:rsidRPr="00DF49CC">
        <w:rPr>
          <w:lang w:val="en-CA"/>
        </w:rPr>
        <w:t xml:space="preserve"> studied in chickens using various </w:t>
      </w:r>
      <w:r w:rsidRPr="00DF49CC">
        <w:rPr>
          <w:i/>
          <w:lang w:val="en-CA"/>
        </w:rPr>
        <w:t>in vivo</w:t>
      </w:r>
      <w:r w:rsidRPr="00DF49CC">
        <w:rPr>
          <w:lang w:val="en-CA"/>
        </w:rPr>
        <w:t xml:space="preserve"> infection models. Most of these use a combination of predisposing factors, such as coccidiosis and </w:t>
      </w:r>
      <w:r w:rsidR="00F922C3" w:rsidRPr="00DF49CC">
        <w:rPr>
          <w:lang w:val="en-CA"/>
        </w:rPr>
        <w:t>diet</w:t>
      </w:r>
      <w:r w:rsidRPr="00DF49CC">
        <w:rPr>
          <w:lang w:val="en-CA"/>
        </w:rPr>
        <w:t xml:space="preserve">, with gavage or administration via the feed </w:t>
      </w:r>
      <w:r w:rsidR="00AB20AE" w:rsidRPr="00DF49CC">
        <w:rPr>
          <w:lang w:val="en-CA"/>
        </w:rPr>
        <w:t>using</w:t>
      </w:r>
      <w:r w:rsidRPr="00DF49CC">
        <w:rPr>
          <w:lang w:val="en-CA"/>
        </w:rPr>
        <w:t xml:space="preserve"> </w:t>
      </w:r>
      <w:r w:rsidR="007A0E82" w:rsidRPr="00DF49CC">
        <w:rPr>
          <w:i/>
          <w:lang w:val="en-CA"/>
        </w:rPr>
        <w:t>Clostridium</w:t>
      </w:r>
      <w:r w:rsidRPr="00DF49CC">
        <w:rPr>
          <w:i/>
          <w:lang w:val="en-CA"/>
        </w:rPr>
        <w:t xml:space="preserve"> perfringens</w:t>
      </w:r>
      <w:r w:rsidR="00F922C3" w:rsidRPr="00DF49CC">
        <w:rPr>
          <w:lang w:val="en-CA"/>
        </w:rPr>
        <w:t>. In these models, the comparison</w:t>
      </w:r>
      <w:r w:rsidRPr="00DF49CC">
        <w:rPr>
          <w:lang w:val="en-CA"/>
        </w:rPr>
        <w:t xml:space="preserve"> of multiple </w:t>
      </w:r>
      <w:r w:rsidRPr="00DF49CC">
        <w:rPr>
          <w:i/>
          <w:lang w:val="en-CA"/>
        </w:rPr>
        <w:t xml:space="preserve">C. perfringens </w:t>
      </w:r>
      <w:r w:rsidRPr="00DF49CC">
        <w:rPr>
          <w:lang w:val="en-CA"/>
        </w:rPr>
        <w:t xml:space="preserve">strains </w:t>
      </w:r>
      <w:r w:rsidR="00F922C3" w:rsidRPr="00DF49CC">
        <w:rPr>
          <w:lang w:val="en-CA"/>
        </w:rPr>
        <w:t>for</w:t>
      </w:r>
      <w:r w:rsidRPr="00DF49CC">
        <w:rPr>
          <w:lang w:val="en-CA"/>
        </w:rPr>
        <w:t xml:space="preserve"> virulence </w:t>
      </w:r>
      <w:r w:rsidR="00F922C3" w:rsidRPr="00DF49CC">
        <w:rPr>
          <w:lang w:val="en-CA"/>
        </w:rPr>
        <w:t xml:space="preserve">studies requires </w:t>
      </w:r>
      <w:proofErr w:type="gramStart"/>
      <w:r w:rsidR="00F922C3" w:rsidRPr="00DF49CC">
        <w:rPr>
          <w:lang w:val="en-CA"/>
        </w:rPr>
        <w:t xml:space="preserve">a large </w:t>
      </w:r>
      <w:r w:rsidR="00AB20AE" w:rsidRPr="00DF49CC">
        <w:rPr>
          <w:lang w:val="en-CA"/>
        </w:rPr>
        <w:t>number of</w:t>
      </w:r>
      <w:proofErr w:type="gramEnd"/>
      <w:r w:rsidR="00AB20AE" w:rsidRPr="00DF49CC">
        <w:rPr>
          <w:lang w:val="en-CA"/>
        </w:rPr>
        <w:t xml:space="preserve"> hosts</w:t>
      </w:r>
      <w:r w:rsidRPr="00DF49CC">
        <w:rPr>
          <w:lang w:val="en-CA"/>
        </w:rPr>
        <w:t xml:space="preserve"> to obtain significant results. Mortality </w:t>
      </w:r>
      <w:proofErr w:type="gramStart"/>
      <w:r w:rsidRPr="00DF49CC">
        <w:rPr>
          <w:lang w:val="en-CA"/>
        </w:rPr>
        <w:t>during the course of</w:t>
      </w:r>
      <w:proofErr w:type="gramEnd"/>
      <w:r w:rsidRPr="00DF49CC">
        <w:rPr>
          <w:lang w:val="en-CA"/>
        </w:rPr>
        <w:t xml:space="preserve"> the study can be high depending on the experimental model, hence raising ethical concerns </w:t>
      </w:r>
      <w:r w:rsidR="00F922C3" w:rsidRPr="00DF49CC">
        <w:rPr>
          <w:lang w:val="en-CA"/>
        </w:rPr>
        <w:t>regarding</w:t>
      </w:r>
      <w:r w:rsidRPr="00DF49CC">
        <w:rPr>
          <w:lang w:val="en-CA"/>
        </w:rPr>
        <w:t xml:space="preserve"> animal welfare in research. </w:t>
      </w:r>
      <w:r w:rsidR="00056065" w:rsidRPr="00DF49CC">
        <w:rPr>
          <w:lang w:val="en-CA"/>
        </w:rPr>
        <w:t>T</w:t>
      </w:r>
      <w:r w:rsidRPr="00DF49CC">
        <w:rPr>
          <w:lang w:val="en-CA"/>
        </w:rPr>
        <w:t>he development of new infection models requiring fewer animals to study pathogenesis, yet providing statistically significant and valid results</w:t>
      </w:r>
      <w:r w:rsidR="00210EBA" w:rsidRPr="00DF49CC">
        <w:rPr>
          <w:lang w:val="en-CA"/>
        </w:rPr>
        <w:t>,</w:t>
      </w:r>
      <w:r w:rsidRPr="00DF49CC">
        <w:rPr>
          <w:lang w:val="en-CA"/>
        </w:rPr>
        <w:t xml:space="preserve"> is important </w:t>
      </w:r>
      <w:r w:rsidR="00AB20AE" w:rsidRPr="00DF49CC">
        <w:rPr>
          <w:lang w:val="en-CA"/>
        </w:rPr>
        <w:t>in</w:t>
      </w:r>
      <w:r w:rsidRPr="00DF49CC">
        <w:rPr>
          <w:lang w:val="en-CA"/>
        </w:rPr>
        <w:t xml:space="preserve"> reduc</w:t>
      </w:r>
      <w:r w:rsidR="00AB20AE" w:rsidRPr="00DF49CC">
        <w:rPr>
          <w:lang w:val="en-CA"/>
        </w:rPr>
        <w:t>ing</w:t>
      </w:r>
      <w:r w:rsidRPr="00DF49CC">
        <w:rPr>
          <w:lang w:val="en-CA"/>
        </w:rPr>
        <w:t xml:space="preserve"> animal use in research. Intestinal ligated loop models have been used to study clostridial infections in various species such as mice, rabbits and calves. Following surgical procedures to create ligated loop segments, </w:t>
      </w:r>
      <w:r w:rsidRPr="00DF49CC">
        <w:rPr>
          <w:i/>
          <w:lang w:val="en-CA"/>
        </w:rPr>
        <w:t xml:space="preserve">C. perfringens </w:t>
      </w:r>
      <w:r w:rsidRPr="00DF49CC">
        <w:rPr>
          <w:lang w:val="en-CA"/>
        </w:rPr>
        <w:t xml:space="preserve">strains are injected directly into </w:t>
      </w:r>
      <w:r w:rsidR="00F922C3" w:rsidRPr="00DF49CC">
        <w:rPr>
          <w:lang w:val="en-CA"/>
        </w:rPr>
        <w:t xml:space="preserve">the </w:t>
      </w:r>
      <w:r w:rsidRPr="00DF49CC">
        <w:rPr>
          <w:lang w:val="en-CA"/>
        </w:rPr>
        <w:t xml:space="preserve">loops to establish a close contact between the bacteria and </w:t>
      </w:r>
      <w:r w:rsidR="00F922C3" w:rsidRPr="00DF49CC">
        <w:rPr>
          <w:lang w:val="en-CA"/>
        </w:rPr>
        <w:t xml:space="preserve">the </w:t>
      </w:r>
      <w:r w:rsidRPr="00DF49CC">
        <w:rPr>
          <w:lang w:val="en-CA"/>
        </w:rPr>
        <w:t xml:space="preserve">intestinal mucosa. Samples of the small intestine and luminal contents are taken </w:t>
      </w:r>
      <w:r w:rsidRPr="00DF49CC">
        <w:rPr>
          <w:lang w:val="en-CA"/>
        </w:rPr>
        <w:lastRenderedPageBreak/>
        <w:t xml:space="preserve">at the termination of the procedures after a few hours. Multiple </w:t>
      </w:r>
      <w:r w:rsidR="00F922C3" w:rsidRPr="00DF49CC">
        <w:rPr>
          <w:lang w:val="en-CA"/>
        </w:rPr>
        <w:t xml:space="preserve">bacterial </w:t>
      </w:r>
      <w:r w:rsidRPr="00DF49CC">
        <w:rPr>
          <w:lang w:val="en-CA"/>
        </w:rPr>
        <w:t>strains ca</w:t>
      </w:r>
      <w:r w:rsidR="00056065" w:rsidRPr="00DF49CC">
        <w:rPr>
          <w:lang w:val="en-CA"/>
        </w:rPr>
        <w:t xml:space="preserve">n be inoculated in each animal, </w:t>
      </w:r>
      <w:r w:rsidR="00F922C3" w:rsidRPr="00DF49CC">
        <w:rPr>
          <w:lang w:val="en-CA"/>
        </w:rPr>
        <w:t xml:space="preserve">hence </w:t>
      </w:r>
      <w:r w:rsidRPr="00DF49CC">
        <w:rPr>
          <w:lang w:val="en-CA"/>
        </w:rPr>
        <w:t>reducing the number of required subjects in the experiments</w:t>
      </w:r>
      <w:r w:rsidR="00725417" w:rsidRPr="00DF49CC">
        <w:rPr>
          <w:lang w:val="en-CA"/>
        </w:rPr>
        <w:t xml:space="preserve">. </w:t>
      </w:r>
      <w:r w:rsidRPr="00DF49CC">
        <w:rPr>
          <w:lang w:val="en-CA"/>
        </w:rPr>
        <w:t xml:space="preserve">Also, procedures are performed under general anesthesia to reduce animal pain. In chickens, this model would be more appropriate than oral administration to compare </w:t>
      </w:r>
      <w:r w:rsidRPr="00DF49CC">
        <w:rPr>
          <w:i/>
          <w:lang w:val="en-CA"/>
        </w:rPr>
        <w:t xml:space="preserve">C. perfringens </w:t>
      </w:r>
      <w:r w:rsidRPr="00DF49CC">
        <w:rPr>
          <w:lang w:val="en-CA"/>
        </w:rPr>
        <w:t xml:space="preserve">strain pathogenicity because fewer animals are needed, no predisposing factors are required to induce </w:t>
      </w:r>
      <w:r w:rsidR="00210EBA" w:rsidRPr="00DF49CC">
        <w:rPr>
          <w:lang w:val="en-CA"/>
        </w:rPr>
        <w:t xml:space="preserve">the </w:t>
      </w:r>
      <w:r w:rsidRPr="00DF49CC">
        <w:rPr>
          <w:lang w:val="en-CA"/>
        </w:rPr>
        <w:t xml:space="preserve">disease, and pain is controlled by analgesics. The intestinal ligated loop model is poorly described in chickens and standardization is essential for </w:t>
      </w:r>
      <w:r w:rsidR="00F922C3" w:rsidRPr="00DF49CC">
        <w:rPr>
          <w:lang w:val="en-CA"/>
        </w:rPr>
        <w:t xml:space="preserve">its </w:t>
      </w:r>
      <w:r w:rsidRPr="00DF49CC">
        <w:rPr>
          <w:lang w:val="en-CA"/>
        </w:rPr>
        <w:t xml:space="preserve">optimal use. This </w:t>
      </w:r>
      <w:r w:rsidR="0070684D">
        <w:rPr>
          <w:lang w:val="en-CA"/>
        </w:rPr>
        <w:t>manuscript</w:t>
      </w:r>
      <w:r w:rsidRPr="00DF49CC">
        <w:rPr>
          <w:lang w:val="en-CA"/>
        </w:rPr>
        <w:t xml:space="preserve"> provides all </w:t>
      </w:r>
      <w:r w:rsidR="00F922C3" w:rsidRPr="00DF49CC">
        <w:rPr>
          <w:lang w:val="en-CA"/>
        </w:rPr>
        <w:t xml:space="preserve">the </w:t>
      </w:r>
      <w:r w:rsidRPr="00DF49CC">
        <w:rPr>
          <w:lang w:val="en-CA"/>
        </w:rPr>
        <w:t>necessary steps to create numerous intestinal ligated loops in chickens</w:t>
      </w:r>
      <w:r w:rsidR="00210EBA" w:rsidRPr="00DF49CC">
        <w:rPr>
          <w:lang w:val="en-CA"/>
        </w:rPr>
        <w:t xml:space="preserve"> and brings information on the critical points to obtain valid results</w:t>
      </w:r>
      <w:r w:rsidRPr="00DF49CC">
        <w:rPr>
          <w:lang w:val="en-CA"/>
        </w:rPr>
        <w:t>.</w:t>
      </w:r>
    </w:p>
    <w:p w:rsidR="00BC6297" w:rsidRPr="00DF49CC" w:rsidRDefault="00BC6297" w:rsidP="00F77B97">
      <w:pPr>
        <w:rPr>
          <w:lang w:val="en-CA"/>
        </w:rPr>
      </w:pPr>
    </w:p>
    <w:p w:rsidR="0091058C" w:rsidRPr="00DF49CC" w:rsidRDefault="006305D7" w:rsidP="00F77B97">
      <w:pPr>
        <w:rPr>
          <w:b/>
          <w:bCs/>
          <w:caps/>
        </w:rPr>
      </w:pPr>
      <w:r w:rsidRPr="00DF49CC">
        <w:rPr>
          <w:b/>
          <w:caps/>
        </w:rPr>
        <w:t>I</w:t>
      </w:r>
      <w:r w:rsidR="00FA7529" w:rsidRPr="00DF49CC">
        <w:rPr>
          <w:b/>
          <w:caps/>
        </w:rPr>
        <w:t>ntroduction</w:t>
      </w:r>
      <w:r w:rsidRPr="00DF49CC">
        <w:rPr>
          <w:b/>
          <w:bCs/>
          <w:caps/>
        </w:rPr>
        <w:t>:</w:t>
      </w:r>
    </w:p>
    <w:p w:rsidR="002D6F2D" w:rsidRPr="00DF49CC" w:rsidRDefault="00A32DD8" w:rsidP="00F77B97">
      <w:pPr>
        <w:rPr>
          <w:color w:val="auto"/>
        </w:rPr>
      </w:pPr>
      <w:r w:rsidRPr="00DF49CC">
        <w:rPr>
          <w:color w:val="auto"/>
        </w:rPr>
        <w:t xml:space="preserve">The use of animal models to study </w:t>
      </w:r>
      <w:r w:rsidR="003B432C" w:rsidRPr="00DF49CC">
        <w:rPr>
          <w:color w:val="auto"/>
        </w:rPr>
        <w:t xml:space="preserve">infectious </w:t>
      </w:r>
      <w:r w:rsidRPr="00DF49CC">
        <w:rPr>
          <w:color w:val="auto"/>
        </w:rPr>
        <w:t>diseases af</w:t>
      </w:r>
      <w:r w:rsidR="000413C9" w:rsidRPr="00DF49CC">
        <w:rPr>
          <w:color w:val="auto"/>
        </w:rPr>
        <w:t>fecting humans and animals is a</w:t>
      </w:r>
      <w:r w:rsidRPr="00DF49CC">
        <w:rPr>
          <w:color w:val="auto"/>
        </w:rPr>
        <w:t xml:space="preserve"> </w:t>
      </w:r>
      <w:r w:rsidR="000413C9" w:rsidRPr="00DF49CC">
        <w:rPr>
          <w:color w:val="auto"/>
        </w:rPr>
        <w:t>central</w:t>
      </w:r>
      <w:r w:rsidRPr="00DF49CC">
        <w:rPr>
          <w:color w:val="auto"/>
        </w:rPr>
        <w:t xml:space="preserve"> </w:t>
      </w:r>
      <w:r w:rsidR="00A22719" w:rsidRPr="00DF49CC">
        <w:rPr>
          <w:color w:val="auto"/>
        </w:rPr>
        <w:t>tool</w:t>
      </w:r>
      <w:r w:rsidRPr="00DF49CC">
        <w:rPr>
          <w:color w:val="auto"/>
        </w:rPr>
        <w:t xml:space="preserve"> </w:t>
      </w:r>
      <w:r w:rsidR="00254D03" w:rsidRPr="00DF49CC">
        <w:rPr>
          <w:color w:val="auto"/>
        </w:rPr>
        <w:t>in</w:t>
      </w:r>
      <w:r w:rsidRPr="00DF49CC">
        <w:rPr>
          <w:color w:val="auto"/>
        </w:rPr>
        <w:t xml:space="preserve"> </w:t>
      </w:r>
      <w:r w:rsidR="00426D14" w:rsidRPr="00DF49CC">
        <w:rPr>
          <w:color w:val="auto"/>
        </w:rPr>
        <w:t>assess</w:t>
      </w:r>
      <w:r w:rsidR="00254D03" w:rsidRPr="00DF49CC">
        <w:rPr>
          <w:color w:val="auto"/>
        </w:rPr>
        <w:t>ing</w:t>
      </w:r>
      <w:r w:rsidRPr="00DF49CC">
        <w:rPr>
          <w:color w:val="auto"/>
        </w:rPr>
        <w:t xml:space="preserve"> </w:t>
      </w:r>
      <w:r w:rsidR="003B432C" w:rsidRPr="00DF49CC">
        <w:rPr>
          <w:color w:val="auto"/>
        </w:rPr>
        <w:t>virulence</w:t>
      </w:r>
      <w:r w:rsidRPr="00DF49CC">
        <w:rPr>
          <w:color w:val="auto"/>
        </w:rPr>
        <w:t xml:space="preserve"> </w:t>
      </w:r>
      <w:r w:rsidR="003B432C" w:rsidRPr="00DF49CC">
        <w:rPr>
          <w:color w:val="auto"/>
        </w:rPr>
        <w:t>factors</w:t>
      </w:r>
      <w:r w:rsidRPr="00DF49CC">
        <w:rPr>
          <w:color w:val="auto"/>
        </w:rPr>
        <w:t xml:space="preserve"> </w:t>
      </w:r>
      <w:r w:rsidR="003B432C" w:rsidRPr="00DF49CC">
        <w:rPr>
          <w:color w:val="auto"/>
        </w:rPr>
        <w:t>regulating</w:t>
      </w:r>
      <w:r w:rsidRPr="00DF49CC">
        <w:rPr>
          <w:color w:val="auto"/>
        </w:rPr>
        <w:t xml:space="preserve"> </w:t>
      </w:r>
      <w:r w:rsidR="00F922C3" w:rsidRPr="00DF49CC">
        <w:rPr>
          <w:color w:val="auto"/>
        </w:rPr>
        <w:t>the</w:t>
      </w:r>
      <w:r w:rsidR="00A22719" w:rsidRPr="00DF49CC">
        <w:rPr>
          <w:color w:val="auto"/>
        </w:rPr>
        <w:t xml:space="preserve"> </w:t>
      </w:r>
      <w:r w:rsidRPr="00DF49CC">
        <w:rPr>
          <w:color w:val="auto"/>
        </w:rPr>
        <w:t xml:space="preserve">pathogenesis </w:t>
      </w:r>
      <w:r w:rsidR="003B432C" w:rsidRPr="00DF49CC">
        <w:rPr>
          <w:color w:val="auto"/>
        </w:rPr>
        <w:t xml:space="preserve">of a specific condition </w:t>
      </w:r>
      <w:r w:rsidR="00F922C3" w:rsidRPr="00DF49CC">
        <w:rPr>
          <w:color w:val="auto"/>
        </w:rPr>
        <w:t>as well as</w:t>
      </w:r>
      <w:r w:rsidRPr="00DF49CC">
        <w:rPr>
          <w:color w:val="auto"/>
        </w:rPr>
        <w:t xml:space="preserve"> </w:t>
      </w:r>
      <w:r w:rsidR="00A22719" w:rsidRPr="00DF49CC">
        <w:rPr>
          <w:color w:val="auto"/>
        </w:rPr>
        <w:t xml:space="preserve">to </w:t>
      </w:r>
      <w:r w:rsidRPr="00DF49CC">
        <w:rPr>
          <w:color w:val="auto"/>
        </w:rPr>
        <w:t xml:space="preserve">elaborate strategies to prevent or cure </w:t>
      </w:r>
      <w:r w:rsidR="003B432C" w:rsidRPr="00DF49CC">
        <w:rPr>
          <w:color w:val="auto"/>
        </w:rPr>
        <w:t>diseases</w:t>
      </w:r>
      <w:r w:rsidR="00A941C2" w:rsidRPr="00DF49CC">
        <w:rPr>
          <w:color w:val="auto"/>
        </w:rPr>
        <w:fldChar w:fldCharType="begin"/>
      </w:r>
      <w:r w:rsidR="008F5FB8" w:rsidRPr="00DF49CC">
        <w:rPr>
          <w:color w:val="auto"/>
        </w:rPr>
        <w:instrText xml:space="preserve"> ADDIN EN.CITE &lt;EndNote&gt;&lt;Cite&gt;&lt;Author&gt;Vitale&lt;/Author&gt;&lt;Year&gt;2015&lt;/Year&gt;&lt;RecNum&gt;2165&lt;/RecNum&gt;&lt;DisplayText&gt;&lt;style face="superscript"&gt;1&lt;/style&gt;&lt;/DisplayText&gt;&lt;record&gt;&lt;rec-number&gt;2165&lt;/rec-number&gt;&lt;foreign-keys&gt;&lt;key app="EN" db-id="vdfpvvsrh90d98eprfr5fz5esattpsd2ztzz" timestamp="1471527141"&gt;2165&lt;/key&gt;&lt;/foreign-keys&gt;&lt;ref-type name="Journal Article"&gt;17&lt;/ref-type&gt;&lt;contributors&gt;&lt;authors&gt;&lt;author&gt;Augusto Vitale&lt;/author&gt;&lt;author&gt;Flavia Chiarotti&lt;/author&gt;&lt;author&gt;Enrico Alleva&lt;/author&gt;&lt;/authors&gt;&lt;/contributors&gt;&lt;titles&gt;&lt;title&gt;The use of animal models in disease research&lt;/title&gt;&lt;secondary-title&gt;Rare diseases and orphan drugs&lt;/secondary-title&gt;&lt;/titles&gt;&lt;periodical&gt;&lt;full-title&gt;Rare diseases and orphan drugs&lt;/full-title&gt;&lt;/periodical&gt;&lt;pages&gt;1-4&lt;/pages&gt;&lt;volume&gt;2&lt;/volume&gt;&lt;number&gt;1&lt;/number&gt;&lt;keywords&gt;&lt;keyword&gt;Animal experimentation, animal models, Directive 2010/63/EU, ethics of research, 3Rs principle&lt;/keyword&gt;&lt;/keywords&gt;&lt;dates&gt;&lt;year&gt;2015&lt;/year&gt;&lt;/dates&gt;&lt;work-type&gt;Editorial&lt;/work-type&gt;&lt;urls&gt;&lt;/urls&gt;&lt;/record&gt;&lt;/Cite&gt;&lt;/EndNote&gt;</w:instrText>
      </w:r>
      <w:r w:rsidR="00A941C2" w:rsidRPr="00DF49CC">
        <w:rPr>
          <w:color w:val="auto"/>
        </w:rPr>
        <w:fldChar w:fldCharType="separate"/>
      </w:r>
      <w:r w:rsidR="008F5FB8" w:rsidRPr="00DF49CC">
        <w:rPr>
          <w:noProof/>
          <w:color w:val="auto"/>
          <w:vertAlign w:val="superscript"/>
        </w:rPr>
        <w:t>1</w:t>
      </w:r>
      <w:r w:rsidR="00A941C2" w:rsidRPr="00DF49CC">
        <w:rPr>
          <w:color w:val="auto"/>
        </w:rPr>
        <w:fldChar w:fldCharType="end"/>
      </w:r>
      <w:r w:rsidRPr="00DF49CC">
        <w:rPr>
          <w:color w:val="auto"/>
        </w:rPr>
        <w:t>.</w:t>
      </w:r>
      <w:r w:rsidR="008F5FB8" w:rsidRPr="00DF49CC">
        <w:rPr>
          <w:color w:val="auto"/>
        </w:rPr>
        <w:t xml:space="preserve"> Despite numerous advantages of using animal models to study various diseases, ethical concerns </w:t>
      </w:r>
      <w:r w:rsidR="00F922C3" w:rsidRPr="00DF49CC">
        <w:rPr>
          <w:color w:val="auto"/>
        </w:rPr>
        <w:t>regarding</w:t>
      </w:r>
      <w:r w:rsidR="008F5FB8" w:rsidRPr="00DF49CC">
        <w:rPr>
          <w:color w:val="auto"/>
        </w:rPr>
        <w:t xml:space="preserve"> this practice</w:t>
      </w:r>
      <w:r w:rsidR="00F922C3" w:rsidRPr="00DF49CC">
        <w:rPr>
          <w:color w:val="auto"/>
        </w:rPr>
        <w:t xml:space="preserve"> are arising</w:t>
      </w:r>
      <w:r w:rsidR="003B432C" w:rsidRPr="00DF49CC">
        <w:rPr>
          <w:color w:val="auto"/>
        </w:rPr>
        <w:t>.</w:t>
      </w:r>
      <w:r w:rsidR="008F5FB8" w:rsidRPr="00DF49CC">
        <w:rPr>
          <w:color w:val="auto"/>
        </w:rPr>
        <w:t xml:space="preserve"> </w:t>
      </w:r>
      <w:r w:rsidR="003B432C" w:rsidRPr="00DF49CC">
        <w:rPr>
          <w:color w:val="auto"/>
        </w:rPr>
        <w:t>R</w:t>
      </w:r>
      <w:r w:rsidR="008F5FB8" w:rsidRPr="00DF49CC">
        <w:rPr>
          <w:color w:val="auto"/>
        </w:rPr>
        <w:t xml:space="preserve">esearchers need to minimize </w:t>
      </w:r>
      <w:r w:rsidR="00F922C3" w:rsidRPr="00DF49CC">
        <w:rPr>
          <w:color w:val="auto"/>
        </w:rPr>
        <w:t>animal use</w:t>
      </w:r>
      <w:r w:rsidR="008F5FB8" w:rsidRPr="00DF49CC">
        <w:rPr>
          <w:color w:val="auto"/>
        </w:rPr>
        <w:t xml:space="preserve"> while obtaining significant</w:t>
      </w:r>
      <w:r w:rsidR="003B432C" w:rsidRPr="00DF49CC">
        <w:rPr>
          <w:color w:val="auto"/>
        </w:rPr>
        <w:t xml:space="preserve"> and valid</w:t>
      </w:r>
      <w:r w:rsidR="008F5FB8" w:rsidRPr="00DF49CC">
        <w:rPr>
          <w:color w:val="auto"/>
        </w:rPr>
        <w:t xml:space="preserve"> </w:t>
      </w:r>
      <w:r w:rsidR="003B432C" w:rsidRPr="00DF49CC">
        <w:rPr>
          <w:color w:val="auto"/>
        </w:rPr>
        <w:t>results</w:t>
      </w:r>
      <w:r w:rsidR="008F5FB8" w:rsidRPr="00DF49CC">
        <w:rPr>
          <w:color w:val="auto"/>
        </w:rPr>
        <w:t xml:space="preserve">. The concept of the 3 </w:t>
      </w:r>
      <w:proofErr w:type="spellStart"/>
      <w:r w:rsidR="008F5FB8" w:rsidRPr="00DF49CC">
        <w:rPr>
          <w:color w:val="auto"/>
        </w:rPr>
        <w:t>Rs</w:t>
      </w:r>
      <w:proofErr w:type="spellEnd"/>
      <w:r w:rsidR="008F5FB8" w:rsidRPr="00DF49CC">
        <w:rPr>
          <w:color w:val="auto"/>
        </w:rPr>
        <w:t xml:space="preserve"> principles (Replace, </w:t>
      </w:r>
      <w:r w:rsidR="004B1585" w:rsidRPr="00DF49CC">
        <w:rPr>
          <w:color w:val="auto"/>
        </w:rPr>
        <w:t>Reduce</w:t>
      </w:r>
      <w:r w:rsidR="008F5FB8" w:rsidRPr="00DF49CC">
        <w:rPr>
          <w:color w:val="auto"/>
        </w:rPr>
        <w:t xml:space="preserve"> </w:t>
      </w:r>
      <w:r w:rsidR="004B1585" w:rsidRPr="00DF49CC">
        <w:rPr>
          <w:color w:val="auto"/>
        </w:rPr>
        <w:t>and Refine</w:t>
      </w:r>
      <w:r w:rsidR="008F5FB8" w:rsidRPr="00DF49CC">
        <w:rPr>
          <w:color w:val="auto"/>
        </w:rPr>
        <w:t>) was elaborated to ensure that welfare issues were addressed</w:t>
      </w:r>
      <w:r w:rsidR="00A22719" w:rsidRPr="00DF49CC">
        <w:rPr>
          <w:color w:val="auto"/>
        </w:rPr>
        <w:t xml:space="preserve"> in </w:t>
      </w:r>
      <w:r w:rsidR="00F922C3" w:rsidRPr="00DF49CC">
        <w:rPr>
          <w:color w:val="auto"/>
        </w:rPr>
        <w:t>such</w:t>
      </w:r>
      <w:r w:rsidR="00A22719" w:rsidRPr="00DF49CC">
        <w:rPr>
          <w:color w:val="auto"/>
        </w:rPr>
        <w:t xml:space="preserve"> trials</w:t>
      </w:r>
      <w:r w:rsidR="008F5FB8" w:rsidRPr="00DF49CC">
        <w:rPr>
          <w:color w:val="auto"/>
        </w:rPr>
        <w:t>.</w:t>
      </w:r>
      <w:r w:rsidR="00F922C3" w:rsidRPr="00DF49CC">
        <w:rPr>
          <w:color w:val="auto"/>
        </w:rPr>
        <w:t xml:space="preserve"> In </w:t>
      </w:r>
      <w:r w:rsidR="003B432C" w:rsidRPr="00DF49CC">
        <w:rPr>
          <w:color w:val="auto"/>
        </w:rPr>
        <w:t xml:space="preserve">chicken </w:t>
      </w:r>
      <w:r w:rsidR="004B1585" w:rsidRPr="00DF49CC">
        <w:rPr>
          <w:color w:val="auto"/>
        </w:rPr>
        <w:t xml:space="preserve">necrotic enteritis </w:t>
      </w:r>
      <w:r w:rsidR="00F922C3" w:rsidRPr="00DF49CC">
        <w:rPr>
          <w:color w:val="auto"/>
        </w:rPr>
        <w:t>studies</w:t>
      </w:r>
      <w:r w:rsidR="004B1585" w:rsidRPr="00DF49CC">
        <w:rPr>
          <w:color w:val="auto"/>
        </w:rPr>
        <w:t xml:space="preserve">, </w:t>
      </w:r>
      <w:r w:rsidR="004B1585" w:rsidRPr="00DF49CC">
        <w:rPr>
          <w:i/>
          <w:color w:val="auto"/>
        </w:rPr>
        <w:t>in vivo</w:t>
      </w:r>
      <w:r w:rsidR="004B1585" w:rsidRPr="00DF49CC">
        <w:rPr>
          <w:color w:val="auto"/>
        </w:rPr>
        <w:t xml:space="preserve"> chicken models are used to </w:t>
      </w:r>
      <w:r w:rsidR="00F922C3" w:rsidRPr="00DF49CC">
        <w:rPr>
          <w:color w:val="auto"/>
        </w:rPr>
        <w:t>investigate</w:t>
      </w:r>
      <w:r w:rsidR="00A22719" w:rsidRPr="00DF49CC">
        <w:rPr>
          <w:color w:val="auto"/>
        </w:rPr>
        <w:t xml:space="preserve"> the</w:t>
      </w:r>
      <w:r w:rsidR="004B1585" w:rsidRPr="00DF49CC">
        <w:rPr>
          <w:color w:val="auto"/>
        </w:rPr>
        <w:t xml:space="preserve"> etiology, prevention</w:t>
      </w:r>
      <w:r w:rsidR="00357FA7">
        <w:rPr>
          <w:color w:val="auto"/>
        </w:rPr>
        <w:t>,</w:t>
      </w:r>
      <w:r w:rsidR="004B1585" w:rsidRPr="00DF49CC">
        <w:rPr>
          <w:color w:val="auto"/>
        </w:rPr>
        <w:t xml:space="preserve"> and treatment</w:t>
      </w:r>
      <w:r w:rsidR="003B432C" w:rsidRPr="00DF49CC">
        <w:rPr>
          <w:color w:val="auto"/>
        </w:rPr>
        <w:t>s</w:t>
      </w:r>
      <w:r w:rsidR="004B1585" w:rsidRPr="00DF49CC">
        <w:rPr>
          <w:color w:val="auto"/>
        </w:rPr>
        <w:t xml:space="preserve"> of this condition</w:t>
      </w:r>
      <w:r w:rsidR="00A941C2" w:rsidRPr="00DF49CC">
        <w:rPr>
          <w:color w:val="auto"/>
        </w:rPr>
        <w:fldChar w:fldCharType="begin">
          <w:fldData xml:space="preserve">PEVuZE5vdGU+PENpdGU+PEF1dGhvcj5VemFsPC9BdXRob3I+PFllYXI+MjAxNTwvWWVhcj48UmVj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</w:fldData>
        </w:fldChar>
      </w:r>
      <w:r w:rsidR="003338A0" w:rsidRPr="00DF49CC">
        <w:rPr>
          <w:color w:val="auto"/>
        </w:rPr>
        <w:instrText xml:space="preserve"> ADDIN EN.CITE </w:instrText>
      </w:r>
      <w:r w:rsidR="003338A0" w:rsidRPr="00DF49CC">
        <w:rPr>
          <w:color w:val="auto"/>
        </w:rPr>
        <w:fldChar w:fldCharType="begin">
          <w:fldData xml:space="preserve">PEVuZE5vdGU+PENpdGU+PEF1dGhvcj5VemFsPC9BdXRob3I+PFllYXI+MjAxNTwvWWVhcj48UmVj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</w:fldData>
        </w:fldChar>
      </w:r>
      <w:r w:rsidR="003338A0" w:rsidRPr="00DF49CC">
        <w:rPr>
          <w:color w:val="auto"/>
        </w:rPr>
        <w:instrText xml:space="preserve"> ADDIN EN.CITE.DATA </w:instrText>
      </w:r>
      <w:r w:rsidR="003338A0" w:rsidRPr="00DF49CC">
        <w:rPr>
          <w:color w:val="auto"/>
        </w:rPr>
      </w:r>
      <w:r w:rsidR="003338A0" w:rsidRPr="00DF49CC">
        <w:rPr>
          <w:color w:val="auto"/>
        </w:rPr>
        <w:fldChar w:fldCharType="end"/>
      </w:r>
      <w:r w:rsidR="00A941C2" w:rsidRPr="00DF49CC">
        <w:rPr>
          <w:color w:val="auto"/>
        </w:rPr>
      </w:r>
      <w:r w:rsidR="00A941C2" w:rsidRPr="00DF49CC">
        <w:rPr>
          <w:color w:val="auto"/>
        </w:rPr>
        <w:fldChar w:fldCharType="separate"/>
      </w:r>
      <w:r w:rsidR="004B1585" w:rsidRPr="00DF49CC">
        <w:rPr>
          <w:noProof/>
          <w:color w:val="auto"/>
          <w:vertAlign w:val="superscript"/>
        </w:rPr>
        <w:t>2-5</w:t>
      </w:r>
      <w:r w:rsidR="00A941C2" w:rsidRPr="00DF49CC">
        <w:rPr>
          <w:color w:val="auto"/>
        </w:rPr>
        <w:fldChar w:fldCharType="end"/>
      </w:r>
      <w:r w:rsidR="004B1585" w:rsidRPr="00DF49CC">
        <w:rPr>
          <w:color w:val="auto"/>
        </w:rPr>
        <w:t xml:space="preserve">. Pathogenic strains of </w:t>
      </w:r>
      <w:r w:rsidR="004B1585" w:rsidRPr="00DF49CC">
        <w:rPr>
          <w:i/>
          <w:color w:val="auto"/>
        </w:rPr>
        <w:t>C. perfringens</w:t>
      </w:r>
      <w:r w:rsidR="004B1585" w:rsidRPr="00DF49CC">
        <w:rPr>
          <w:color w:val="auto"/>
        </w:rPr>
        <w:t xml:space="preserve"> </w:t>
      </w:r>
      <w:r w:rsidR="00A22719" w:rsidRPr="00DF49CC">
        <w:rPr>
          <w:color w:val="auto"/>
        </w:rPr>
        <w:t>carry</w:t>
      </w:r>
      <w:r w:rsidR="00C31C8B" w:rsidRPr="00DF49CC">
        <w:rPr>
          <w:color w:val="auto"/>
        </w:rPr>
        <w:t>ing</w:t>
      </w:r>
      <w:r w:rsidR="004B1585" w:rsidRPr="00DF49CC">
        <w:rPr>
          <w:color w:val="auto"/>
        </w:rPr>
        <w:t xml:space="preserve"> </w:t>
      </w:r>
      <w:r w:rsidR="00A22719" w:rsidRPr="00DF49CC">
        <w:rPr>
          <w:color w:val="auto"/>
        </w:rPr>
        <w:t xml:space="preserve">specific </w:t>
      </w:r>
      <w:r w:rsidR="004B1585" w:rsidRPr="00DF49CC">
        <w:rPr>
          <w:color w:val="auto"/>
        </w:rPr>
        <w:t>virulence factors, such as the NetB toxin</w:t>
      </w:r>
      <w:r w:rsidR="00A941C2" w:rsidRPr="00DF49CC">
        <w:rPr>
          <w:color w:val="auto"/>
        </w:rPr>
        <w:fldChar w:fldCharType="begin">
          <w:fldData xml:space="preserve">PEVuZE5vdGU+PENpdGU+PEF1dGhvcj5LZXlidXJuPC9BdXRob3I+PFllYXI+MjAwODwvWWVhcj48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</w:fldData>
        </w:fldChar>
      </w:r>
      <w:r w:rsidR="004B1585" w:rsidRPr="00DF49CC">
        <w:rPr>
          <w:color w:val="auto"/>
        </w:rPr>
        <w:instrText xml:space="preserve"> ADDIN EN.CITE </w:instrText>
      </w:r>
      <w:r w:rsidR="00A941C2" w:rsidRPr="00DF49CC">
        <w:rPr>
          <w:color w:val="auto"/>
        </w:rPr>
        <w:fldChar w:fldCharType="begin">
          <w:fldData xml:space="preserve">PEVuZE5vdGU+PENpdGU+PEF1dGhvcj5LZXlidXJuPC9BdXRob3I+PFllYXI+MjAwODwvWWVhcj48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</w:fldData>
        </w:fldChar>
      </w:r>
      <w:r w:rsidR="004B1585" w:rsidRPr="00DF49CC">
        <w:rPr>
          <w:color w:val="auto"/>
        </w:rPr>
        <w:instrText xml:space="preserve"> ADDIN EN.CITE.DATA </w:instrText>
      </w:r>
      <w:r w:rsidR="00A941C2" w:rsidRPr="00DF49CC">
        <w:rPr>
          <w:color w:val="auto"/>
        </w:rPr>
      </w:r>
      <w:r w:rsidR="00A941C2" w:rsidRPr="00DF49CC">
        <w:rPr>
          <w:color w:val="auto"/>
        </w:rPr>
        <w:fldChar w:fldCharType="end"/>
      </w:r>
      <w:r w:rsidR="00A941C2" w:rsidRPr="00DF49CC">
        <w:rPr>
          <w:color w:val="auto"/>
        </w:rPr>
      </w:r>
      <w:r w:rsidR="00A941C2" w:rsidRPr="00DF49CC">
        <w:rPr>
          <w:color w:val="auto"/>
        </w:rPr>
        <w:fldChar w:fldCharType="separate"/>
      </w:r>
      <w:r w:rsidR="004B1585" w:rsidRPr="00DF49CC">
        <w:rPr>
          <w:noProof/>
          <w:color w:val="auto"/>
          <w:vertAlign w:val="superscript"/>
        </w:rPr>
        <w:t>6</w:t>
      </w:r>
      <w:r w:rsidR="00A941C2" w:rsidRPr="00DF49CC">
        <w:rPr>
          <w:color w:val="auto"/>
        </w:rPr>
        <w:fldChar w:fldCharType="end"/>
      </w:r>
      <w:r w:rsidR="00426D14" w:rsidRPr="00DF49CC">
        <w:rPr>
          <w:color w:val="auto"/>
        </w:rPr>
        <w:t>,</w:t>
      </w:r>
      <w:r w:rsidR="00C31C8B" w:rsidRPr="00DF49CC">
        <w:rPr>
          <w:color w:val="auto"/>
        </w:rPr>
        <w:t xml:space="preserve"> are administered to </w:t>
      </w:r>
      <w:r w:rsidR="00A22719" w:rsidRPr="00DF49CC">
        <w:rPr>
          <w:color w:val="auto"/>
        </w:rPr>
        <w:t>caus</w:t>
      </w:r>
      <w:r w:rsidR="00C31C8B" w:rsidRPr="00DF49CC">
        <w:rPr>
          <w:color w:val="auto"/>
        </w:rPr>
        <w:t>e</w:t>
      </w:r>
      <w:r w:rsidR="004B1585" w:rsidRPr="00DF49CC">
        <w:rPr>
          <w:color w:val="auto"/>
        </w:rPr>
        <w:t xml:space="preserve"> necrotic enteritis in chickens</w:t>
      </w:r>
      <w:r w:rsidR="00A941C2" w:rsidRPr="00DF49CC">
        <w:rPr>
          <w:color w:val="auto"/>
        </w:rPr>
        <w:fldChar w:fldCharType="begin">
          <w:fldData xml:space="preserve">PEVuZE5vdGU+PENpdGU+PEF1dGhvcj5UaW1iZXJtb250PC9BdXRob3I+PFllYXI+MjAwOTwvWWVh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</w:fldData>
        </w:fldChar>
      </w:r>
      <w:r w:rsidR="004B1585" w:rsidRPr="00DF49CC">
        <w:rPr>
          <w:color w:val="auto"/>
        </w:rPr>
        <w:instrText xml:space="preserve"> ADDIN EN.CITE </w:instrText>
      </w:r>
      <w:r w:rsidR="00A941C2" w:rsidRPr="00DF49CC">
        <w:rPr>
          <w:color w:val="auto"/>
        </w:rPr>
        <w:fldChar w:fldCharType="begin">
          <w:fldData xml:space="preserve">PEVuZE5vdGU+PENpdGU+PEF1dGhvcj5UaW1iZXJtb250PC9BdXRob3I+PFllYXI+MjAwOTwvWWVh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</w:fldData>
        </w:fldChar>
      </w:r>
      <w:r w:rsidR="004B1585" w:rsidRPr="00DF49CC">
        <w:rPr>
          <w:color w:val="auto"/>
        </w:rPr>
        <w:instrText xml:space="preserve"> ADDIN EN.CITE.DATA </w:instrText>
      </w:r>
      <w:r w:rsidR="00A941C2" w:rsidRPr="00DF49CC">
        <w:rPr>
          <w:color w:val="auto"/>
        </w:rPr>
      </w:r>
      <w:r w:rsidR="00A941C2" w:rsidRPr="00DF49CC">
        <w:rPr>
          <w:color w:val="auto"/>
        </w:rPr>
        <w:fldChar w:fldCharType="end"/>
      </w:r>
      <w:r w:rsidR="00A941C2" w:rsidRPr="00DF49CC">
        <w:rPr>
          <w:color w:val="auto"/>
        </w:rPr>
      </w:r>
      <w:r w:rsidR="00A941C2" w:rsidRPr="00DF49CC">
        <w:rPr>
          <w:color w:val="auto"/>
        </w:rPr>
        <w:fldChar w:fldCharType="separate"/>
      </w:r>
      <w:r w:rsidR="004B1585" w:rsidRPr="00DF49CC">
        <w:rPr>
          <w:noProof/>
          <w:color w:val="auto"/>
          <w:vertAlign w:val="superscript"/>
        </w:rPr>
        <w:t>7</w:t>
      </w:r>
      <w:r w:rsidR="00A941C2" w:rsidRPr="00DF49CC">
        <w:rPr>
          <w:color w:val="auto"/>
        </w:rPr>
        <w:fldChar w:fldCharType="end"/>
      </w:r>
      <w:r w:rsidR="00C31C8B" w:rsidRPr="00DF49CC">
        <w:rPr>
          <w:color w:val="auto"/>
        </w:rPr>
        <w:t>.</w:t>
      </w:r>
      <w:r w:rsidR="004B1585" w:rsidRPr="00DF49CC">
        <w:rPr>
          <w:color w:val="auto"/>
        </w:rPr>
        <w:t xml:space="preserve"> </w:t>
      </w:r>
      <w:r w:rsidR="00C31C8B" w:rsidRPr="00DF49CC">
        <w:rPr>
          <w:color w:val="auto"/>
        </w:rPr>
        <w:t>T</w:t>
      </w:r>
      <w:r w:rsidR="004B1585" w:rsidRPr="00DF49CC">
        <w:rPr>
          <w:color w:val="auto"/>
        </w:rPr>
        <w:t>he replacement principle is</w:t>
      </w:r>
      <w:r w:rsidR="00F77B97">
        <w:rPr>
          <w:color w:val="auto"/>
        </w:rPr>
        <w:t>,</w:t>
      </w:r>
      <w:r w:rsidR="004B1585" w:rsidRPr="00DF49CC">
        <w:rPr>
          <w:color w:val="auto"/>
        </w:rPr>
        <w:t xml:space="preserve"> </w:t>
      </w:r>
      <w:r w:rsidR="00C31C8B" w:rsidRPr="00DF49CC">
        <w:rPr>
          <w:color w:val="auto"/>
        </w:rPr>
        <w:t>therefore</w:t>
      </w:r>
      <w:r w:rsidR="00F77B97">
        <w:rPr>
          <w:color w:val="auto"/>
        </w:rPr>
        <w:t>,</w:t>
      </w:r>
      <w:r w:rsidR="00C31C8B" w:rsidRPr="00DF49CC">
        <w:rPr>
          <w:color w:val="auto"/>
        </w:rPr>
        <w:t xml:space="preserve"> difficult </w:t>
      </w:r>
      <w:r w:rsidR="004B1585" w:rsidRPr="00DF49CC">
        <w:rPr>
          <w:color w:val="auto"/>
        </w:rPr>
        <w:t>to achieve</w:t>
      </w:r>
      <w:r w:rsidR="00A22719" w:rsidRPr="00DF49CC">
        <w:rPr>
          <w:color w:val="auto"/>
        </w:rPr>
        <w:t xml:space="preserve"> in </w:t>
      </w:r>
      <w:r w:rsidR="00C31C8B" w:rsidRPr="00DF49CC">
        <w:rPr>
          <w:color w:val="auto"/>
        </w:rPr>
        <w:t>such</w:t>
      </w:r>
      <w:r w:rsidR="00A22719" w:rsidRPr="00DF49CC">
        <w:rPr>
          <w:color w:val="auto"/>
        </w:rPr>
        <w:t xml:space="preserve"> case</w:t>
      </w:r>
      <w:r w:rsidR="004B1585" w:rsidRPr="00DF49CC">
        <w:rPr>
          <w:color w:val="auto"/>
        </w:rPr>
        <w:t xml:space="preserve"> as these virulence factors may not be as </w:t>
      </w:r>
      <w:r w:rsidR="00C31C8B" w:rsidRPr="00DF49CC">
        <w:rPr>
          <w:color w:val="auto"/>
        </w:rPr>
        <w:t>critical</w:t>
      </w:r>
      <w:r w:rsidR="004B1585" w:rsidRPr="00DF49CC">
        <w:rPr>
          <w:color w:val="auto"/>
        </w:rPr>
        <w:t xml:space="preserve"> in other animal species. Most models for necrotic enteritis</w:t>
      </w:r>
      <w:r w:rsidR="00A22719" w:rsidRPr="00DF49CC">
        <w:rPr>
          <w:color w:val="auto"/>
        </w:rPr>
        <w:t xml:space="preserve"> in chickens</w:t>
      </w:r>
      <w:r w:rsidR="004B1585" w:rsidRPr="00DF49CC">
        <w:rPr>
          <w:color w:val="auto"/>
        </w:rPr>
        <w:t xml:space="preserve"> </w:t>
      </w:r>
      <w:r w:rsidR="002D6F2D" w:rsidRPr="00DF49CC">
        <w:rPr>
          <w:color w:val="auto"/>
        </w:rPr>
        <w:t xml:space="preserve">use a combination of risk factors, such as coccidiosis and </w:t>
      </w:r>
      <w:r w:rsidR="00C31C8B" w:rsidRPr="00DF49CC">
        <w:rPr>
          <w:color w:val="auto"/>
        </w:rPr>
        <w:t>altered diet</w:t>
      </w:r>
      <w:r w:rsidR="002D6F2D" w:rsidRPr="00DF49CC">
        <w:rPr>
          <w:color w:val="auto"/>
        </w:rPr>
        <w:t xml:space="preserve"> to ind</w:t>
      </w:r>
      <w:r w:rsidR="00C31C8B" w:rsidRPr="00DF49CC">
        <w:rPr>
          <w:color w:val="auto"/>
        </w:rPr>
        <w:t>uce necrotic enteritis followed</w:t>
      </w:r>
      <w:r w:rsidR="002D6F2D" w:rsidRPr="00DF49CC">
        <w:rPr>
          <w:color w:val="auto"/>
        </w:rPr>
        <w:t xml:space="preserve"> </w:t>
      </w:r>
      <w:r w:rsidR="00C31C8B" w:rsidRPr="00DF49CC">
        <w:rPr>
          <w:color w:val="auto"/>
        </w:rPr>
        <w:t>by</w:t>
      </w:r>
      <w:r w:rsidR="002D6F2D" w:rsidRPr="00DF49CC">
        <w:rPr>
          <w:color w:val="auto"/>
        </w:rPr>
        <w:t xml:space="preserve"> gavage of broth culture containing large numbers of </w:t>
      </w:r>
      <w:r w:rsidR="002D6F2D" w:rsidRPr="00DF49CC">
        <w:rPr>
          <w:i/>
          <w:color w:val="auto"/>
        </w:rPr>
        <w:t>C. perfringens</w:t>
      </w:r>
      <w:r w:rsidR="00A941C2" w:rsidRPr="00DF49CC">
        <w:rPr>
          <w:color w:val="auto"/>
        </w:rPr>
        <w:fldChar w:fldCharType="begin">
          <w:fldData xml:space="preserve">PEVuZE5vdGU+PENpdGU+PEF1dGhvcj5VemFsPC9BdXRob3I+PFllYXI+MjAxNTwvWWVhcj48UmVj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</w:fldData>
        </w:fldChar>
      </w:r>
      <w:r w:rsidR="002D6F2D" w:rsidRPr="00DF49CC">
        <w:rPr>
          <w:color w:val="auto"/>
        </w:rPr>
        <w:instrText xml:space="preserve"> ADDIN EN.CITE </w:instrText>
      </w:r>
      <w:r w:rsidR="00A941C2" w:rsidRPr="00DF49CC">
        <w:rPr>
          <w:color w:val="auto"/>
        </w:rPr>
        <w:fldChar w:fldCharType="begin">
          <w:fldData xml:space="preserve">PEVuZE5vdGU+PENpdGU+PEF1dGhvcj5VemFsPC9BdXRob3I+PFllYXI+MjAxNTwvWWVhcj48UmVj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</w:fldData>
        </w:fldChar>
      </w:r>
      <w:r w:rsidR="002D6F2D" w:rsidRPr="00DF49CC">
        <w:rPr>
          <w:color w:val="auto"/>
        </w:rPr>
        <w:instrText xml:space="preserve"> ADDIN EN.CITE.DATA </w:instrText>
      </w:r>
      <w:r w:rsidR="00A941C2" w:rsidRPr="00DF49CC">
        <w:rPr>
          <w:color w:val="auto"/>
        </w:rPr>
      </w:r>
      <w:r w:rsidR="00A941C2" w:rsidRPr="00DF49CC">
        <w:rPr>
          <w:color w:val="auto"/>
        </w:rPr>
        <w:fldChar w:fldCharType="end"/>
      </w:r>
      <w:r w:rsidR="00A941C2" w:rsidRPr="00DF49CC">
        <w:rPr>
          <w:color w:val="auto"/>
        </w:rPr>
      </w:r>
      <w:r w:rsidR="00A941C2" w:rsidRPr="00DF49CC">
        <w:rPr>
          <w:color w:val="auto"/>
        </w:rPr>
        <w:fldChar w:fldCharType="separate"/>
      </w:r>
      <w:r w:rsidR="002D6F2D" w:rsidRPr="00DF49CC">
        <w:rPr>
          <w:noProof/>
          <w:color w:val="auto"/>
          <w:vertAlign w:val="superscript"/>
        </w:rPr>
        <w:t>2</w:t>
      </w:r>
      <w:r w:rsidR="00A941C2" w:rsidRPr="00DF49CC">
        <w:rPr>
          <w:color w:val="auto"/>
        </w:rPr>
        <w:fldChar w:fldCharType="end"/>
      </w:r>
      <w:r w:rsidR="002D6F2D" w:rsidRPr="00DF49CC">
        <w:rPr>
          <w:i/>
          <w:color w:val="auto"/>
        </w:rPr>
        <w:t>.</w:t>
      </w:r>
      <w:r w:rsidR="002D6F2D" w:rsidRPr="00DF49CC">
        <w:rPr>
          <w:color w:val="auto"/>
        </w:rPr>
        <w:t xml:space="preserve"> These models will induce the disease in a large number of chickens</w:t>
      </w:r>
      <w:r w:rsidR="00C31C8B" w:rsidRPr="00DF49CC">
        <w:rPr>
          <w:color w:val="auto"/>
        </w:rPr>
        <w:t>,</w:t>
      </w:r>
      <w:r w:rsidR="002D6F2D" w:rsidRPr="00DF49CC">
        <w:rPr>
          <w:color w:val="auto"/>
        </w:rPr>
        <w:t xml:space="preserve"> and mortality can be important in such trials</w:t>
      </w:r>
      <w:r w:rsidR="00A941C2" w:rsidRPr="00DF49CC">
        <w:rPr>
          <w:color w:val="auto"/>
        </w:rPr>
        <w:fldChar w:fldCharType="begin"/>
      </w:r>
      <w:r w:rsidR="002D6F2D" w:rsidRPr="00DF49CC">
        <w:rPr>
          <w:color w:val="auto"/>
        </w:rPr>
        <w:instrText xml:space="preserve"> ADDIN EN.CITE &lt;EndNote&gt;&lt;Cite&gt;&lt;Author&gt;Paradis&lt;/Author&gt;&lt;Year&gt;2016&lt;/Year&gt;&lt;RecNum&gt;2166&lt;/RecNum&gt;&lt;DisplayText&gt;&lt;style face="superscript"&gt;8&lt;/style&gt;&lt;/DisplayText&gt;&lt;record&gt;&lt;rec-number&gt;2166&lt;/rec-number&gt;&lt;foreign-keys&gt;&lt;key app="EN" db-id="vdfpvvsrh90d98eprfr5fz5esattpsd2ztzz" timestamp="1471528760"&gt;2166&lt;/key&gt;&lt;/foreign-keys&gt;&lt;ref-type name="Journal Article"&gt;17&lt;/ref-type&gt;&lt;contributors&gt;&lt;authors&gt;&lt;author&gt;Paradis, M. A.&lt;/author&gt;&lt;author&gt;McMillan, E.&lt;/author&gt;&lt;author&gt;Bagg, R.&lt;/author&gt;&lt;author&gt;Vessie, G.&lt;/author&gt;&lt;author&gt;Zocche, A.&lt;/author&gt;&lt;author&gt;Thompson, M.&lt;/author&gt;&lt;/authors&gt;&lt;/contributors&gt;&lt;auth-address&gt;a Elanco Animal Health , Division of Eli Lilly Canada Inc ., Guelph , Canada.&amp;#xD;b Nutreco Canada Agresearch , Burford , Canada.&amp;#xD;c Elanco Animal Health , Greenfield , IN , USA.&amp;#xD;d Novometrix Research Inc ., Moffat , Canada.&lt;/auth-address&gt;&lt;titles&gt;&lt;title&gt;Efficacy of avilamycin for the prevention of necrotic enteritis caused by a pathogenic strain of Clostridium perfringens in broiler chickens&lt;/title&gt;&lt;secondary-title&gt;Avian Pathol&lt;/secondary-title&gt;&lt;/titles&gt;&lt;periodical&gt;&lt;full-title&gt;Avian Pathol&lt;/full-title&gt;&lt;abbr-1&gt;Avian pathology : journal of the W.V.P.A&lt;/abbr-1&gt;&lt;/periodical&gt;&lt;pages&gt;365-9&lt;/pages&gt;&lt;volume&gt;45&lt;/volume&gt;&lt;number&gt;3&lt;/number&gt;&lt;keywords&gt;&lt;keyword&gt;Clostridium perfringens&lt;/keyword&gt;&lt;keyword&gt;Necrotic enteritis&lt;/keyword&gt;&lt;keyword&gt;avilamycin&lt;/keyword&gt;&lt;keyword&gt;broiler chicken&lt;/keyword&gt;&lt;keyword&gt;efficacy&lt;/keyword&gt;&lt;/keywords&gt;&lt;dates&gt;&lt;year&gt;2016&lt;/year&gt;&lt;pub-dates&gt;&lt;date&gt;Jun&lt;/date&gt;&lt;/pub-dates&gt;&lt;/dates&gt;&lt;isbn&gt;1465-3338 (Electronic)&amp;#xD;0307-9457 (Linking)&lt;/isbn&gt;&lt;accession-num&gt;26981841&lt;/accession-num&gt;&lt;urls&gt;&lt;related-urls&gt;&lt;url&gt;http://www.ncbi.nlm.nih.gov/pubmed/26981841&lt;/url&gt;&lt;/related-urls&gt;&lt;/urls&gt;&lt;electronic-resource-num&gt;10.1080/03079457.2016.1165793&lt;/electronic-resource-num&gt;&lt;/record&gt;&lt;/Cite&gt;&lt;/EndNote&gt;</w:instrText>
      </w:r>
      <w:r w:rsidR="00A941C2" w:rsidRPr="00DF49CC">
        <w:rPr>
          <w:color w:val="auto"/>
        </w:rPr>
        <w:fldChar w:fldCharType="separate"/>
      </w:r>
      <w:r w:rsidR="002D6F2D" w:rsidRPr="00DF49CC">
        <w:rPr>
          <w:noProof/>
          <w:color w:val="auto"/>
          <w:vertAlign w:val="superscript"/>
        </w:rPr>
        <w:t>8</w:t>
      </w:r>
      <w:r w:rsidR="00A941C2" w:rsidRPr="00DF49CC">
        <w:rPr>
          <w:color w:val="auto"/>
        </w:rPr>
        <w:fldChar w:fldCharType="end"/>
      </w:r>
      <w:r w:rsidR="002D6F2D" w:rsidRPr="00DF49CC">
        <w:rPr>
          <w:color w:val="auto"/>
        </w:rPr>
        <w:t xml:space="preserve">, thus raising concerns </w:t>
      </w:r>
      <w:r w:rsidR="00C31C8B" w:rsidRPr="00DF49CC">
        <w:rPr>
          <w:color w:val="auto"/>
        </w:rPr>
        <w:t>about</w:t>
      </w:r>
      <w:r w:rsidR="002D6F2D" w:rsidRPr="00DF49CC">
        <w:rPr>
          <w:color w:val="auto"/>
        </w:rPr>
        <w:t xml:space="preserve"> the reduction and refinement</w:t>
      </w:r>
      <w:r w:rsidR="00A22719" w:rsidRPr="00DF49CC">
        <w:rPr>
          <w:color w:val="auto"/>
        </w:rPr>
        <w:t xml:space="preserve"> principles</w:t>
      </w:r>
      <w:r w:rsidR="002D6F2D" w:rsidRPr="00DF49CC">
        <w:rPr>
          <w:color w:val="auto"/>
        </w:rPr>
        <w:t xml:space="preserve"> </w:t>
      </w:r>
      <w:r w:rsidR="00A22719" w:rsidRPr="00DF49CC">
        <w:rPr>
          <w:color w:val="auto"/>
        </w:rPr>
        <w:t>in</w:t>
      </w:r>
      <w:r w:rsidR="002D6F2D" w:rsidRPr="00DF49CC">
        <w:rPr>
          <w:color w:val="auto"/>
        </w:rPr>
        <w:t xml:space="preserve"> </w:t>
      </w:r>
      <w:r w:rsidR="00C31C8B" w:rsidRPr="00DF49CC">
        <w:rPr>
          <w:color w:val="auto"/>
        </w:rPr>
        <w:t>animal research</w:t>
      </w:r>
      <w:r w:rsidR="002D6F2D" w:rsidRPr="00DF49CC">
        <w:rPr>
          <w:color w:val="auto"/>
        </w:rPr>
        <w:t xml:space="preserve">. </w:t>
      </w:r>
    </w:p>
    <w:p w:rsidR="002D6F2D" w:rsidRPr="00DF49CC" w:rsidRDefault="002D6F2D" w:rsidP="00F77B97">
      <w:pPr>
        <w:rPr>
          <w:color w:val="auto"/>
        </w:rPr>
      </w:pPr>
    </w:p>
    <w:p w:rsidR="00FC1A6C" w:rsidRPr="00DF49CC" w:rsidRDefault="002D6F2D" w:rsidP="00F77B97">
      <w:pPr>
        <w:rPr>
          <w:color w:val="auto"/>
        </w:rPr>
      </w:pPr>
      <w:r w:rsidRPr="00DF49CC">
        <w:rPr>
          <w:color w:val="auto"/>
        </w:rPr>
        <w:t xml:space="preserve">Intestinal ligated loops models are </w:t>
      </w:r>
      <w:r w:rsidR="00254D03" w:rsidRPr="00DF49CC">
        <w:rPr>
          <w:color w:val="auto"/>
        </w:rPr>
        <w:t>a desirable</w:t>
      </w:r>
      <w:r w:rsidRPr="00DF49CC">
        <w:rPr>
          <w:color w:val="auto"/>
        </w:rPr>
        <w:t xml:space="preserve"> alternative </w:t>
      </w:r>
      <w:r w:rsidR="00254D03" w:rsidRPr="00DF49CC">
        <w:rPr>
          <w:color w:val="auto"/>
        </w:rPr>
        <w:t xml:space="preserve">for the study of diseases induced </w:t>
      </w:r>
      <w:r w:rsidR="006F60C3" w:rsidRPr="00DF49CC">
        <w:rPr>
          <w:color w:val="auto"/>
        </w:rPr>
        <w:t>by intestinal</w:t>
      </w:r>
      <w:r w:rsidRPr="00DF49CC">
        <w:rPr>
          <w:color w:val="auto"/>
        </w:rPr>
        <w:t xml:space="preserve"> pathogens</w:t>
      </w:r>
      <w:r w:rsidR="00210EBA" w:rsidRPr="00DF49CC">
        <w:rPr>
          <w:color w:val="auto"/>
        </w:rPr>
        <w:t xml:space="preserve"> </w:t>
      </w:r>
      <w:r w:rsidR="00254D03" w:rsidRPr="00DF49CC">
        <w:rPr>
          <w:color w:val="auto"/>
        </w:rPr>
        <w:t>with</w:t>
      </w:r>
      <w:r w:rsidR="00210EBA" w:rsidRPr="00DF49CC">
        <w:rPr>
          <w:color w:val="auto"/>
        </w:rPr>
        <w:t xml:space="preserve"> respect </w:t>
      </w:r>
      <w:r w:rsidR="00254D03" w:rsidRPr="00DF49CC">
        <w:rPr>
          <w:color w:val="auto"/>
        </w:rPr>
        <w:t xml:space="preserve">to </w:t>
      </w:r>
      <w:r w:rsidR="002C728A" w:rsidRPr="00DF49CC">
        <w:rPr>
          <w:color w:val="auto"/>
        </w:rPr>
        <w:t xml:space="preserve">the </w:t>
      </w:r>
      <w:r w:rsidR="00254D03" w:rsidRPr="00DF49CC">
        <w:rPr>
          <w:color w:val="auto"/>
        </w:rPr>
        <w:t xml:space="preserve">principle </w:t>
      </w:r>
      <w:r w:rsidR="00210EBA" w:rsidRPr="00DF49CC">
        <w:rPr>
          <w:color w:val="auto"/>
        </w:rPr>
        <w:t>reduction</w:t>
      </w:r>
      <w:r w:rsidR="008B2F6E">
        <w:rPr>
          <w:color w:val="auto"/>
        </w:rPr>
        <w:t>,</w:t>
      </w:r>
      <w:r w:rsidR="00210EBA" w:rsidRPr="00DF49CC">
        <w:rPr>
          <w:color w:val="auto"/>
        </w:rPr>
        <w:t xml:space="preserve"> and refinement</w:t>
      </w:r>
      <w:r w:rsidRPr="00DF49CC">
        <w:rPr>
          <w:color w:val="auto"/>
        </w:rPr>
        <w:t xml:space="preserve">. In these models, intestinal segments </w:t>
      </w:r>
      <w:r w:rsidR="003B432C" w:rsidRPr="00DF49CC">
        <w:rPr>
          <w:color w:val="auto"/>
        </w:rPr>
        <w:t xml:space="preserve">called </w:t>
      </w:r>
      <w:r w:rsidRPr="00DF49CC">
        <w:rPr>
          <w:color w:val="auto"/>
        </w:rPr>
        <w:t xml:space="preserve">‘loops’ are created by placing ligatures along the intestinal tract to form independent and hermetic </w:t>
      </w:r>
      <w:r w:rsidR="00F15522" w:rsidRPr="00DF49CC">
        <w:rPr>
          <w:color w:val="auto"/>
        </w:rPr>
        <w:t xml:space="preserve">compartments </w:t>
      </w:r>
      <w:r w:rsidR="00F41D06" w:rsidRPr="00DF49CC">
        <w:rPr>
          <w:color w:val="auto"/>
        </w:rPr>
        <w:t>where</w:t>
      </w:r>
      <w:r w:rsidR="00F15522" w:rsidRPr="00DF49CC">
        <w:rPr>
          <w:color w:val="auto"/>
        </w:rPr>
        <w:t xml:space="preserve"> pathogens</w:t>
      </w:r>
      <w:r w:rsidR="00F41D06" w:rsidRPr="00DF49CC">
        <w:rPr>
          <w:color w:val="auto"/>
        </w:rPr>
        <w:t xml:space="preserve"> </w:t>
      </w:r>
      <w:r w:rsidR="00426D14" w:rsidRPr="00DF49CC">
        <w:rPr>
          <w:color w:val="auto"/>
        </w:rPr>
        <w:t>can be</w:t>
      </w:r>
      <w:r w:rsidR="00F41D06" w:rsidRPr="00DF49CC">
        <w:rPr>
          <w:color w:val="auto"/>
        </w:rPr>
        <w:t xml:space="preserve"> injected alone</w:t>
      </w:r>
      <w:r w:rsidR="00A941C2" w:rsidRPr="00DF49CC">
        <w:rPr>
          <w:color w:val="auto"/>
        </w:rPr>
        <w:fldChar w:fldCharType="begin"/>
      </w:r>
      <w:r w:rsidR="00F15522" w:rsidRPr="00DF49CC">
        <w:rPr>
          <w:color w:val="auto"/>
        </w:rPr>
        <w:instrText xml:space="preserve"> ADDIN EN.CITE &lt;EndNote&gt;&lt;Cite&gt;&lt;Author&gt;Valgaeren&lt;/Author&gt;&lt;Year&gt;2013&lt;/Year&gt;&lt;RecNum&gt;1911&lt;/RecNum&gt;&lt;DisplayText&gt;&lt;style face="superscript"&gt;9&lt;/style&gt;&lt;/DisplayText&gt;&lt;record&gt;&lt;rec-number&gt;1911&lt;/rec-number&gt;&lt;foreign-keys&gt;&lt;key app="EN" db-id="vdfpvvsrh90d98eprfr5fz5esattpsd2ztzz" timestamp="0"&gt;1911&lt;/key&gt;&lt;/foreign-keys&gt;&lt;ref-type name="Journal Article"&gt;17&lt;/ref-type&gt;&lt;contributors&gt;&lt;authors&gt;&lt;author&gt;Valgaeren, B.&lt;/author&gt;&lt;author&gt;Pardon, B.&lt;/author&gt;&lt;author&gt;Goossens, E.&lt;/author&gt;&lt;author&gt;Verherstraeten, S.&lt;/author&gt;&lt;author&gt;Schauvliege, S.&lt;/author&gt;&lt;author&gt;Timbermont, L.&lt;/author&gt;&lt;author&gt;Ducatelle, R.&lt;/author&gt;&lt;author&gt;Deprez, P.&lt;/author&gt;&lt;author&gt;Van Immerseel, F.&lt;/author&gt;&lt;/authors&gt;&lt;/contributors&gt;&lt;auth-address&gt;Department of Internal Medicine and Clinical Biology of Large Animals, Faculty of Veterinary Medicine, Ghent University, Salisburylaan 133, B-9820 Merelbeke, Belgium. bonnie.valgaeren@ugent.be&lt;/auth-address&gt;&lt;titles&gt;&lt;title&gt;Lesion development in a new intestinal loop model indicates the involvement of a shared Clostridium perfringens virulence factor in haemorrhagic enteritis in calves&lt;/title&gt;&lt;secondary-title&gt;Journal of Comparative Pathology&lt;/secondary-title&gt;&lt;alt-title&gt;Journal of comparative pathology&lt;/alt-title&gt;&lt;/titles&gt;&lt;periodical&gt;&lt;full-title&gt;Journal of Comparative Pathology&lt;/full-title&gt;&lt;abbr-1&gt;Journal of comparative pathology&lt;/abbr-1&gt;&lt;/periodical&gt;&lt;alt-periodical&gt;&lt;full-title&gt;Journal of Comparative Pathology&lt;/full-title&gt;&lt;abbr-1&gt;Journal of comparative pathology&lt;/abbr-1&gt;&lt;/alt-periodical&gt;&lt;pages&gt;103-12&lt;/pages&gt;&lt;volume&gt;149&lt;/volume&gt;&lt;number&gt;1&lt;/number&gt;&lt;dates&gt;&lt;year&gt;2013&lt;/year&gt;&lt;pub-dates&gt;&lt;date&gt;Jul&lt;/date&gt;&lt;/pub-dates&gt;&lt;/dates&gt;&lt;isbn&gt;1532-3129 (Electronic)&amp;#xD;0021-9975 (Linking)&lt;/isbn&gt;&lt;accession-num&gt;23351504&lt;/accession-num&gt;&lt;urls&gt;&lt;related-urls&gt;&lt;url&gt;http://www.ncbi.nlm.nih.gov/pubmed/23351504&lt;/url&gt;&lt;/related-urls&gt;&lt;/urls&gt;&lt;electronic-resource-num&gt;10.1016/j.jcpa.2012.11.237&lt;/electronic-resource-num&gt;&lt;/record&gt;&lt;/Cite&gt;&lt;/EndNote&gt;</w:instrText>
      </w:r>
      <w:r w:rsidR="00A941C2" w:rsidRPr="00DF49CC">
        <w:rPr>
          <w:color w:val="auto"/>
        </w:rPr>
        <w:fldChar w:fldCharType="separate"/>
      </w:r>
      <w:r w:rsidR="00F15522" w:rsidRPr="00DF49CC">
        <w:rPr>
          <w:noProof/>
          <w:color w:val="auto"/>
          <w:vertAlign w:val="superscript"/>
        </w:rPr>
        <w:t>9</w:t>
      </w:r>
      <w:r w:rsidR="00A941C2" w:rsidRPr="00DF49CC">
        <w:rPr>
          <w:color w:val="auto"/>
        </w:rPr>
        <w:fldChar w:fldCharType="end"/>
      </w:r>
      <w:r w:rsidR="00F15522" w:rsidRPr="00DF49CC">
        <w:rPr>
          <w:color w:val="auto"/>
        </w:rPr>
        <w:t xml:space="preserve"> or </w:t>
      </w:r>
      <w:r w:rsidR="00F41D06" w:rsidRPr="00DF49CC">
        <w:rPr>
          <w:color w:val="auto"/>
        </w:rPr>
        <w:t>with other molecules, such as vaccine candidates</w:t>
      </w:r>
      <w:r w:rsidR="00A941C2" w:rsidRPr="00DF49CC">
        <w:rPr>
          <w:color w:val="auto"/>
        </w:rPr>
        <w:fldChar w:fldCharType="begin">
          <w:fldData xml:space="preserve">PEVuZE5vdGU+PENpdGU+PEF1dGhvcj5Hb29zc2VuczwvQXV0aG9yPjxZZWFyPjIwMTY8L1llYXI+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==
</w:fldData>
        </w:fldChar>
      </w:r>
      <w:r w:rsidR="00F15522" w:rsidRPr="00DF49CC">
        <w:rPr>
          <w:color w:val="auto"/>
        </w:rPr>
        <w:instrText xml:space="preserve"> ADDIN EN.CITE </w:instrText>
      </w:r>
      <w:r w:rsidR="00A941C2" w:rsidRPr="00DF49CC">
        <w:rPr>
          <w:color w:val="auto"/>
        </w:rPr>
        <w:fldChar w:fldCharType="begin">
          <w:fldData xml:space="preserve">PEVuZE5vdGU+PENpdGU+PEF1dGhvcj5Hb29zc2VuczwvQXV0aG9yPjxZZWFyPjIwMTY8L1llYXI+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==
</w:fldData>
        </w:fldChar>
      </w:r>
      <w:r w:rsidR="00F15522" w:rsidRPr="00DF49CC">
        <w:rPr>
          <w:color w:val="auto"/>
        </w:rPr>
        <w:instrText xml:space="preserve"> ADDIN EN.CITE.DATA </w:instrText>
      </w:r>
      <w:r w:rsidR="00A941C2" w:rsidRPr="00DF49CC">
        <w:rPr>
          <w:color w:val="auto"/>
        </w:rPr>
      </w:r>
      <w:r w:rsidR="00A941C2" w:rsidRPr="00DF49CC">
        <w:rPr>
          <w:color w:val="auto"/>
        </w:rPr>
        <w:fldChar w:fldCharType="end"/>
      </w:r>
      <w:r w:rsidR="00A941C2" w:rsidRPr="00DF49CC">
        <w:rPr>
          <w:color w:val="auto"/>
        </w:rPr>
      </w:r>
      <w:r w:rsidR="00A941C2" w:rsidRPr="00DF49CC">
        <w:rPr>
          <w:color w:val="auto"/>
        </w:rPr>
        <w:fldChar w:fldCharType="separate"/>
      </w:r>
      <w:r w:rsidR="00F15522" w:rsidRPr="00DF49CC">
        <w:rPr>
          <w:noProof/>
          <w:color w:val="auto"/>
          <w:vertAlign w:val="superscript"/>
        </w:rPr>
        <w:t>10,11</w:t>
      </w:r>
      <w:r w:rsidR="00A941C2" w:rsidRPr="00DF49CC">
        <w:rPr>
          <w:color w:val="auto"/>
        </w:rPr>
        <w:fldChar w:fldCharType="end"/>
      </w:r>
      <w:r w:rsidR="00F15522" w:rsidRPr="00DF49CC">
        <w:rPr>
          <w:color w:val="auto"/>
        </w:rPr>
        <w:t>.</w:t>
      </w:r>
      <w:r w:rsidR="00A22719" w:rsidRPr="00DF49CC">
        <w:rPr>
          <w:color w:val="auto"/>
        </w:rPr>
        <w:t xml:space="preserve"> </w:t>
      </w:r>
      <w:r w:rsidR="00FC1A6C" w:rsidRPr="00DF49CC">
        <w:rPr>
          <w:color w:val="auto"/>
        </w:rPr>
        <w:t>The pathogens of interest are p</w:t>
      </w:r>
      <w:r w:rsidR="002C728A" w:rsidRPr="00DF49CC">
        <w:rPr>
          <w:color w:val="auto"/>
        </w:rPr>
        <w:t>laced</w:t>
      </w:r>
      <w:r w:rsidR="00FC1A6C" w:rsidRPr="00DF49CC">
        <w:rPr>
          <w:color w:val="auto"/>
        </w:rPr>
        <w:t xml:space="preserve"> in close contact with the intestinal cells and after a few hours of infection time, intestinal samples can be recovered for further analysis. </w:t>
      </w:r>
      <w:r w:rsidR="00A22719" w:rsidRPr="00DF49CC">
        <w:rPr>
          <w:color w:val="auto"/>
        </w:rPr>
        <w:t>This allow</w:t>
      </w:r>
      <w:r w:rsidR="00210EBA" w:rsidRPr="00DF49CC">
        <w:rPr>
          <w:color w:val="auto"/>
        </w:rPr>
        <w:t>s</w:t>
      </w:r>
      <w:r w:rsidR="00A22719" w:rsidRPr="00DF49CC">
        <w:rPr>
          <w:color w:val="auto"/>
        </w:rPr>
        <w:t xml:space="preserve"> the use of multiple treatment </w:t>
      </w:r>
      <w:r w:rsidR="000413C9" w:rsidRPr="00DF49CC">
        <w:rPr>
          <w:color w:val="auto"/>
        </w:rPr>
        <w:t>and control groups</w:t>
      </w:r>
      <w:r w:rsidR="00A22719" w:rsidRPr="00DF49CC">
        <w:rPr>
          <w:color w:val="auto"/>
        </w:rPr>
        <w:t xml:space="preserve"> in the same animal</w:t>
      </w:r>
      <w:r w:rsidR="000413C9" w:rsidRPr="00DF49CC">
        <w:rPr>
          <w:color w:val="auto"/>
        </w:rPr>
        <w:t>.</w:t>
      </w:r>
      <w:r w:rsidR="00A22719" w:rsidRPr="00DF49CC">
        <w:rPr>
          <w:color w:val="auto"/>
        </w:rPr>
        <w:t xml:space="preserve"> </w:t>
      </w:r>
      <w:r w:rsidR="000413C9" w:rsidRPr="00DF49CC">
        <w:rPr>
          <w:color w:val="auto"/>
        </w:rPr>
        <w:t>S</w:t>
      </w:r>
      <w:r w:rsidR="00A22719" w:rsidRPr="00DF49CC">
        <w:rPr>
          <w:color w:val="auto"/>
        </w:rPr>
        <w:t>tatistical analysis</w:t>
      </w:r>
      <w:r w:rsidR="00F15522" w:rsidRPr="00DF49CC">
        <w:rPr>
          <w:color w:val="auto"/>
        </w:rPr>
        <w:t xml:space="preserve"> </w:t>
      </w:r>
      <w:r w:rsidR="00A22719" w:rsidRPr="00DF49CC">
        <w:rPr>
          <w:color w:val="auto"/>
        </w:rPr>
        <w:t xml:space="preserve">can be performed with repeated measures models, which increases the power of discrimination between groups and reduces the number of necessary </w:t>
      </w:r>
      <w:r w:rsidR="002C728A" w:rsidRPr="00DF49CC">
        <w:rPr>
          <w:color w:val="auto"/>
        </w:rPr>
        <w:t>chickens</w:t>
      </w:r>
      <w:r w:rsidR="00A22719" w:rsidRPr="00DF49CC">
        <w:rPr>
          <w:color w:val="auto"/>
        </w:rPr>
        <w:t xml:space="preserve"> compared </w:t>
      </w:r>
      <w:r w:rsidR="002C728A" w:rsidRPr="00DF49CC">
        <w:rPr>
          <w:color w:val="auto"/>
        </w:rPr>
        <w:t>to oral gavage trials. Also,</w:t>
      </w:r>
      <w:r w:rsidR="00A22719" w:rsidRPr="00DF49CC">
        <w:rPr>
          <w:color w:val="auto"/>
        </w:rPr>
        <w:t xml:space="preserve"> surgical procedures and </w:t>
      </w:r>
      <w:r w:rsidR="00F41D06" w:rsidRPr="00DF49CC">
        <w:rPr>
          <w:color w:val="auto"/>
        </w:rPr>
        <w:t xml:space="preserve">subsequent </w:t>
      </w:r>
      <w:r w:rsidR="00A22719" w:rsidRPr="00DF49CC">
        <w:rPr>
          <w:color w:val="auto"/>
        </w:rPr>
        <w:t xml:space="preserve">infection </w:t>
      </w:r>
      <w:r w:rsidR="00F41D06" w:rsidRPr="00DF49CC">
        <w:rPr>
          <w:color w:val="auto"/>
        </w:rPr>
        <w:t>time</w:t>
      </w:r>
      <w:r w:rsidR="00254D03" w:rsidRPr="00DF49CC">
        <w:rPr>
          <w:color w:val="auto"/>
        </w:rPr>
        <w:t>s</w:t>
      </w:r>
      <w:r w:rsidR="00F41D06" w:rsidRPr="00DF49CC">
        <w:rPr>
          <w:color w:val="auto"/>
        </w:rPr>
        <w:t xml:space="preserve"> </w:t>
      </w:r>
      <w:r w:rsidR="00A22719" w:rsidRPr="00DF49CC">
        <w:rPr>
          <w:color w:val="auto"/>
        </w:rPr>
        <w:t xml:space="preserve">are performed under </w:t>
      </w:r>
      <w:r w:rsidR="00210EBA" w:rsidRPr="00DF49CC">
        <w:rPr>
          <w:color w:val="auto"/>
        </w:rPr>
        <w:t>continuous</w:t>
      </w:r>
      <w:r w:rsidR="00A22719" w:rsidRPr="00DF49CC">
        <w:rPr>
          <w:color w:val="auto"/>
        </w:rPr>
        <w:t xml:space="preserve"> </w:t>
      </w:r>
      <w:r w:rsidR="00F41D06" w:rsidRPr="00DF49CC">
        <w:rPr>
          <w:color w:val="auto"/>
        </w:rPr>
        <w:t xml:space="preserve">general </w:t>
      </w:r>
      <w:r w:rsidR="00A22719" w:rsidRPr="00DF49CC">
        <w:rPr>
          <w:color w:val="auto"/>
        </w:rPr>
        <w:t xml:space="preserve">anesthesia and analgesia, </w:t>
      </w:r>
      <w:r w:rsidR="002C728A" w:rsidRPr="00DF49CC">
        <w:rPr>
          <w:color w:val="auto"/>
        </w:rPr>
        <w:t xml:space="preserve">hence </w:t>
      </w:r>
      <w:r w:rsidR="00A22719" w:rsidRPr="00DF49CC">
        <w:rPr>
          <w:color w:val="auto"/>
        </w:rPr>
        <w:t xml:space="preserve">minimizing the </w:t>
      </w:r>
      <w:r w:rsidR="002C728A" w:rsidRPr="00DF49CC">
        <w:rPr>
          <w:color w:val="auto"/>
        </w:rPr>
        <w:t>animal pain</w:t>
      </w:r>
      <w:r w:rsidR="00A22719" w:rsidRPr="00DF49CC">
        <w:rPr>
          <w:color w:val="auto"/>
        </w:rPr>
        <w:t xml:space="preserve">. </w:t>
      </w:r>
      <w:r w:rsidR="00254D03" w:rsidRPr="00DF49CC">
        <w:rPr>
          <w:color w:val="auto"/>
        </w:rPr>
        <w:t>Closed loop ligations are an ideal template for reducing host numbers and creating a more humane system in</w:t>
      </w:r>
      <w:r w:rsidR="002C728A" w:rsidRPr="00DF49CC">
        <w:rPr>
          <w:color w:val="auto"/>
        </w:rPr>
        <w:t xml:space="preserve"> animal research</w:t>
      </w:r>
      <w:r w:rsidR="00A22719" w:rsidRPr="00DF49CC">
        <w:rPr>
          <w:color w:val="auto"/>
        </w:rPr>
        <w:t xml:space="preserve">. </w:t>
      </w:r>
    </w:p>
    <w:p w:rsidR="00FC1A6C" w:rsidRPr="00DF49CC" w:rsidRDefault="00FC1A6C" w:rsidP="00F77B97">
      <w:pPr>
        <w:rPr>
          <w:color w:val="auto"/>
        </w:rPr>
      </w:pPr>
    </w:p>
    <w:p w:rsidR="00F15522" w:rsidRPr="00DF49CC" w:rsidRDefault="002C728A" w:rsidP="00F77B97">
      <w:pPr>
        <w:rPr>
          <w:color w:val="auto"/>
        </w:rPr>
      </w:pPr>
      <w:r w:rsidRPr="00DF49CC">
        <w:rPr>
          <w:color w:val="auto"/>
        </w:rPr>
        <w:t>Intestinal ligated loops</w:t>
      </w:r>
      <w:r w:rsidR="00A22719" w:rsidRPr="00DF49CC">
        <w:rPr>
          <w:color w:val="auto"/>
        </w:rPr>
        <w:t xml:space="preserve"> models are well described in various species, such as calves</w:t>
      </w:r>
      <w:r w:rsidR="00FC1A6C" w:rsidRPr="00DF49CC">
        <w:rPr>
          <w:color w:val="auto"/>
        </w:rPr>
        <w:t>, rabbit</w:t>
      </w:r>
      <w:r w:rsidRPr="00DF49CC">
        <w:rPr>
          <w:color w:val="auto"/>
        </w:rPr>
        <w:t>s</w:t>
      </w:r>
      <w:r w:rsidR="00FC1A6C" w:rsidRPr="00DF49CC">
        <w:rPr>
          <w:color w:val="auto"/>
        </w:rPr>
        <w:t xml:space="preserve"> and mice</w:t>
      </w:r>
      <w:r w:rsidR="00A941C2" w:rsidRPr="00DF49CC">
        <w:rPr>
          <w:color w:val="auto"/>
        </w:rPr>
        <w:fldChar w:fldCharType="begin">
          <w:fldData xml:space="preserve">PEVuZE5vdGU+PENpdGU+PEF1dGhvcj5WYWxnYWVyZW48L0F1dGhvcj48WWVhcj4yMDEzPC9ZZWFy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==
</w:fldData>
        </w:fldChar>
      </w:r>
      <w:r w:rsidR="00FC1A6C" w:rsidRPr="00DF49CC">
        <w:rPr>
          <w:color w:val="auto"/>
        </w:rPr>
        <w:instrText xml:space="preserve"> ADDIN EN.CITE </w:instrText>
      </w:r>
      <w:r w:rsidR="00A941C2" w:rsidRPr="00DF49CC">
        <w:rPr>
          <w:color w:val="auto"/>
        </w:rPr>
        <w:fldChar w:fldCharType="begin">
          <w:fldData xml:space="preserve">PEVuZE5vdGU+PENpdGU+PEF1dGhvcj5WYWxnYWVyZW48L0F1dGhvcj48WWVhcj4yMDEzPC9ZZWFy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==
</w:fldData>
        </w:fldChar>
      </w:r>
      <w:r w:rsidR="00FC1A6C" w:rsidRPr="00DF49CC">
        <w:rPr>
          <w:color w:val="auto"/>
        </w:rPr>
        <w:instrText xml:space="preserve"> ADDIN EN.CITE.DATA </w:instrText>
      </w:r>
      <w:r w:rsidR="00A941C2" w:rsidRPr="00DF49CC">
        <w:rPr>
          <w:color w:val="auto"/>
        </w:rPr>
      </w:r>
      <w:r w:rsidR="00A941C2" w:rsidRPr="00DF49CC">
        <w:rPr>
          <w:color w:val="auto"/>
        </w:rPr>
        <w:fldChar w:fldCharType="end"/>
      </w:r>
      <w:r w:rsidR="00A941C2" w:rsidRPr="00DF49CC">
        <w:rPr>
          <w:color w:val="auto"/>
        </w:rPr>
      </w:r>
      <w:r w:rsidR="00A941C2" w:rsidRPr="00DF49CC">
        <w:rPr>
          <w:color w:val="auto"/>
        </w:rPr>
        <w:fldChar w:fldCharType="separate"/>
      </w:r>
      <w:r w:rsidR="00FC1A6C" w:rsidRPr="00DF49CC">
        <w:rPr>
          <w:noProof/>
          <w:color w:val="auto"/>
          <w:vertAlign w:val="superscript"/>
        </w:rPr>
        <w:t>2,9</w:t>
      </w:r>
      <w:r w:rsidR="00A941C2" w:rsidRPr="00DF49CC">
        <w:rPr>
          <w:color w:val="auto"/>
        </w:rPr>
        <w:fldChar w:fldCharType="end"/>
      </w:r>
      <w:r w:rsidR="00FC1A6C" w:rsidRPr="00DF49CC">
        <w:rPr>
          <w:color w:val="auto"/>
        </w:rPr>
        <w:t>, but poorly described in chicken</w:t>
      </w:r>
      <w:r w:rsidRPr="00DF49CC">
        <w:rPr>
          <w:color w:val="auto"/>
        </w:rPr>
        <w:t>s</w:t>
      </w:r>
      <w:r w:rsidR="00A941C2" w:rsidRPr="00DF49CC">
        <w:rPr>
          <w:color w:val="auto"/>
        </w:rPr>
        <w:fldChar w:fldCharType="begin">
          <w:fldData xml:space="preserve">PEVuZE5vdGU+PENpdGU+PEF1dGhvcj5UaW1iZXJtb250PC9BdXRob3I+PFllYXI+MjAwOTwvWWVh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</w:fldData>
        </w:fldChar>
      </w:r>
      <w:r w:rsidR="00FC1A6C" w:rsidRPr="00DF49CC">
        <w:rPr>
          <w:color w:val="auto"/>
        </w:rPr>
        <w:instrText xml:space="preserve"> ADDIN EN.CITE </w:instrText>
      </w:r>
      <w:r w:rsidR="00A941C2" w:rsidRPr="00DF49CC">
        <w:rPr>
          <w:color w:val="auto"/>
        </w:rPr>
        <w:fldChar w:fldCharType="begin">
          <w:fldData xml:space="preserve">PEVuZE5vdGU+PENpdGU+PEF1dGhvcj5UaW1iZXJtb250PC9BdXRob3I+PFllYXI+MjAwOTwvWWVh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</w:fldData>
        </w:fldChar>
      </w:r>
      <w:r w:rsidR="00FC1A6C" w:rsidRPr="00DF49CC">
        <w:rPr>
          <w:color w:val="auto"/>
        </w:rPr>
        <w:instrText xml:space="preserve"> ADDIN EN.CITE.DATA </w:instrText>
      </w:r>
      <w:r w:rsidR="00A941C2" w:rsidRPr="00DF49CC">
        <w:rPr>
          <w:color w:val="auto"/>
        </w:rPr>
      </w:r>
      <w:r w:rsidR="00A941C2" w:rsidRPr="00DF49CC">
        <w:rPr>
          <w:color w:val="auto"/>
        </w:rPr>
        <w:fldChar w:fldCharType="end"/>
      </w:r>
      <w:r w:rsidR="00A941C2" w:rsidRPr="00DF49CC">
        <w:rPr>
          <w:color w:val="auto"/>
        </w:rPr>
      </w:r>
      <w:r w:rsidR="00A941C2" w:rsidRPr="00DF49CC">
        <w:rPr>
          <w:color w:val="auto"/>
        </w:rPr>
        <w:fldChar w:fldCharType="separate"/>
      </w:r>
      <w:r w:rsidR="00FC1A6C" w:rsidRPr="00DF49CC">
        <w:rPr>
          <w:noProof/>
          <w:color w:val="auto"/>
          <w:vertAlign w:val="superscript"/>
        </w:rPr>
        <w:t>7</w:t>
      </w:r>
      <w:r w:rsidR="00A941C2" w:rsidRPr="00DF49CC">
        <w:rPr>
          <w:color w:val="auto"/>
        </w:rPr>
        <w:fldChar w:fldCharType="end"/>
      </w:r>
      <w:r w:rsidR="00FC1A6C" w:rsidRPr="00DF49CC">
        <w:rPr>
          <w:color w:val="auto"/>
        </w:rPr>
        <w:t>. For an optim</w:t>
      </w:r>
      <w:r w:rsidRPr="00DF49CC">
        <w:rPr>
          <w:color w:val="auto"/>
        </w:rPr>
        <w:t>al use of this surgical model,</w:t>
      </w:r>
      <w:r w:rsidR="00FC1A6C" w:rsidRPr="00DF49CC">
        <w:rPr>
          <w:color w:val="auto"/>
        </w:rPr>
        <w:t xml:space="preserve"> p</w:t>
      </w:r>
      <w:r w:rsidRPr="00DF49CC">
        <w:rPr>
          <w:color w:val="auto"/>
        </w:rPr>
        <w:t xml:space="preserve">roper </w:t>
      </w:r>
      <w:r w:rsidRPr="00DF49CC">
        <w:rPr>
          <w:color w:val="auto"/>
        </w:rPr>
        <w:lastRenderedPageBreak/>
        <w:t>technique and execution are</w:t>
      </w:r>
      <w:r w:rsidR="00FC1A6C" w:rsidRPr="00DF49CC">
        <w:rPr>
          <w:color w:val="auto"/>
        </w:rPr>
        <w:t xml:space="preserve"> essential for the creation of ligated intestinal loops </w:t>
      </w:r>
      <w:r w:rsidRPr="00DF49CC">
        <w:rPr>
          <w:color w:val="auto"/>
        </w:rPr>
        <w:t>to avoid damages to the</w:t>
      </w:r>
      <w:r w:rsidR="00FC1A6C" w:rsidRPr="00DF49CC">
        <w:rPr>
          <w:color w:val="auto"/>
        </w:rPr>
        <w:t xml:space="preserve"> intestinal</w:t>
      </w:r>
      <w:r w:rsidRPr="00DF49CC">
        <w:rPr>
          <w:color w:val="auto"/>
        </w:rPr>
        <w:t xml:space="preserve"> integrity</w:t>
      </w:r>
      <w:r w:rsidR="00FC1A6C" w:rsidRPr="00DF49CC">
        <w:rPr>
          <w:color w:val="auto"/>
        </w:rPr>
        <w:t xml:space="preserve">. </w:t>
      </w:r>
      <w:r w:rsidR="00F929BA" w:rsidRPr="00DF49CC">
        <w:rPr>
          <w:color w:val="auto"/>
        </w:rPr>
        <w:t xml:space="preserve">The goal of this </w:t>
      </w:r>
      <w:r w:rsidR="00F77B97">
        <w:rPr>
          <w:color w:val="auto"/>
        </w:rPr>
        <w:t>manuscript</w:t>
      </w:r>
      <w:r w:rsidR="00F929BA" w:rsidRPr="00DF49CC">
        <w:rPr>
          <w:color w:val="auto"/>
        </w:rPr>
        <w:t xml:space="preserve"> is </w:t>
      </w:r>
      <w:r w:rsidR="00820665" w:rsidRPr="00DF49CC">
        <w:rPr>
          <w:color w:val="auto"/>
        </w:rPr>
        <w:t xml:space="preserve">to </w:t>
      </w:r>
      <w:r w:rsidR="00F15522" w:rsidRPr="00DF49CC">
        <w:rPr>
          <w:color w:val="auto"/>
        </w:rPr>
        <w:t xml:space="preserve">describe </w:t>
      </w:r>
      <w:r w:rsidR="00F77B97">
        <w:rPr>
          <w:color w:val="auto"/>
        </w:rPr>
        <w:t xml:space="preserve">a </w:t>
      </w:r>
      <w:r w:rsidR="00F15522" w:rsidRPr="00DF49CC">
        <w:rPr>
          <w:color w:val="auto"/>
        </w:rPr>
        <w:t>step by step method</w:t>
      </w:r>
      <w:r w:rsidRPr="00DF49CC">
        <w:rPr>
          <w:color w:val="auto"/>
        </w:rPr>
        <w:t xml:space="preserve"> in</w:t>
      </w:r>
      <w:r w:rsidR="00F15522" w:rsidRPr="00DF49CC">
        <w:rPr>
          <w:color w:val="auto"/>
        </w:rPr>
        <w:t xml:space="preserve"> the creation of multiple intestinal loops in a chicken model. This technique is limited by the </w:t>
      </w:r>
      <w:r w:rsidRPr="00DF49CC">
        <w:rPr>
          <w:color w:val="auto"/>
        </w:rPr>
        <w:t xml:space="preserve">surgeon’s </w:t>
      </w:r>
      <w:r w:rsidR="00F15522" w:rsidRPr="00DF49CC">
        <w:rPr>
          <w:color w:val="auto"/>
        </w:rPr>
        <w:t>skill and exp</w:t>
      </w:r>
      <w:r w:rsidR="007C4C4F" w:rsidRPr="00DF49CC">
        <w:rPr>
          <w:color w:val="auto"/>
        </w:rPr>
        <w:t>erience</w:t>
      </w:r>
      <w:r w:rsidR="00F77B97">
        <w:rPr>
          <w:color w:val="auto"/>
        </w:rPr>
        <w:t>,</w:t>
      </w:r>
      <w:r w:rsidR="007C4C4F" w:rsidRPr="00DF49CC">
        <w:rPr>
          <w:color w:val="auto"/>
        </w:rPr>
        <w:t xml:space="preserve"> </w:t>
      </w:r>
      <w:r w:rsidRPr="00DF49CC">
        <w:rPr>
          <w:color w:val="auto"/>
        </w:rPr>
        <w:t>as</w:t>
      </w:r>
      <w:r w:rsidR="00F15522" w:rsidRPr="00DF49CC">
        <w:rPr>
          <w:color w:val="auto"/>
        </w:rPr>
        <w:t xml:space="preserve"> </w:t>
      </w:r>
      <w:r w:rsidR="007C4C4F" w:rsidRPr="00DF49CC">
        <w:rPr>
          <w:color w:val="auto"/>
        </w:rPr>
        <w:t>accurate</w:t>
      </w:r>
      <w:r w:rsidR="00F15522" w:rsidRPr="00DF49CC">
        <w:rPr>
          <w:color w:val="auto"/>
        </w:rPr>
        <w:t xml:space="preserve"> </w:t>
      </w:r>
      <w:r w:rsidR="007C4C4F" w:rsidRPr="00DF49CC">
        <w:rPr>
          <w:color w:val="auto"/>
        </w:rPr>
        <w:t xml:space="preserve">procedures are </w:t>
      </w:r>
      <w:r w:rsidRPr="00DF49CC">
        <w:rPr>
          <w:color w:val="auto"/>
        </w:rPr>
        <w:t>essential for the success</w:t>
      </w:r>
      <w:r w:rsidR="007C4C4F" w:rsidRPr="00DF49CC">
        <w:rPr>
          <w:color w:val="auto"/>
        </w:rPr>
        <w:t xml:space="preserve"> of the project.</w:t>
      </w:r>
    </w:p>
    <w:p w:rsidR="003A6062" w:rsidRPr="00DF49CC" w:rsidRDefault="003A6062" w:rsidP="00F77B97">
      <w:pPr>
        <w:rPr>
          <w:lang w:val="en-CA"/>
        </w:rPr>
      </w:pPr>
    </w:p>
    <w:p w:rsidR="006305D7" w:rsidRPr="00DF49CC" w:rsidRDefault="00FA7529" w:rsidP="00F77B97">
      <w:pPr>
        <w:rPr>
          <w:caps/>
          <w:color w:val="7F7F7F"/>
        </w:rPr>
      </w:pPr>
      <w:r w:rsidRPr="00DF49CC">
        <w:rPr>
          <w:b/>
          <w:caps/>
        </w:rPr>
        <w:t>Protocol</w:t>
      </w:r>
      <w:r w:rsidR="00DF49CC" w:rsidRPr="00DF49CC">
        <w:rPr>
          <w:b/>
          <w:caps/>
        </w:rPr>
        <w:t>:</w:t>
      </w:r>
    </w:p>
    <w:p w:rsidR="00B46185" w:rsidRPr="00DF49CC" w:rsidRDefault="00B46185" w:rsidP="00F77B97">
      <w:pPr>
        <w:pStyle w:val="NormalWeb"/>
        <w:spacing w:before="0" w:beforeAutospacing="0" w:after="0" w:afterAutospacing="0"/>
        <w:rPr>
          <w:lang w:val="en-CA"/>
        </w:rPr>
      </w:pPr>
      <w:r w:rsidRPr="00DF49CC">
        <w:rPr>
          <w:lang w:val="en-CA"/>
        </w:rPr>
        <w:t>All procedures with live animal use were authorized by the Ethical Committee of the Faculty of Veterinary Medicine, Université de Montréal (</w:t>
      </w:r>
      <w:r w:rsidR="00D72164" w:rsidRPr="00DF49CC">
        <w:rPr>
          <w:lang w:val="en-CA"/>
        </w:rPr>
        <w:t xml:space="preserve">CÉUA, </w:t>
      </w:r>
      <w:r w:rsidRPr="00DF49CC">
        <w:rPr>
          <w:lang w:val="en-CA"/>
        </w:rPr>
        <w:t>‘</w:t>
      </w:r>
      <w:proofErr w:type="spellStart"/>
      <w:r w:rsidRPr="00DF49CC">
        <w:rPr>
          <w:lang w:val="en-CA"/>
        </w:rPr>
        <w:t>Comité</w:t>
      </w:r>
      <w:proofErr w:type="spellEnd"/>
      <w:r w:rsidRPr="00DF49CC">
        <w:rPr>
          <w:lang w:val="en-CA"/>
        </w:rPr>
        <w:t xml:space="preserve"> </w:t>
      </w:r>
      <w:proofErr w:type="spellStart"/>
      <w:r w:rsidRPr="00DF49CC">
        <w:rPr>
          <w:lang w:val="en-CA"/>
        </w:rPr>
        <w:t>d’éthique</w:t>
      </w:r>
      <w:proofErr w:type="spellEnd"/>
      <w:r w:rsidRPr="00DF49CC">
        <w:rPr>
          <w:lang w:val="en-CA"/>
        </w:rPr>
        <w:t xml:space="preserve"> de </w:t>
      </w:r>
      <w:proofErr w:type="spellStart"/>
      <w:r w:rsidRPr="00DF49CC">
        <w:rPr>
          <w:lang w:val="en-CA"/>
        </w:rPr>
        <w:t>l’utilisation</w:t>
      </w:r>
      <w:proofErr w:type="spellEnd"/>
      <w:r w:rsidRPr="00DF49CC">
        <w:rPr>
          <w:lang w:val="en-CA"/>
        </w:rPr>
        <w:t xml:space="preserve"> des </w:t>
      </w:r>
      <w:proofErr w:type="spellStart"/>
      <w:r w:rsidR="00357FA7">
        <w:rPr>
          <w:lang w:val="en-CA"/>
        </w:rPr>
        <w:t>A</w:t>
      </w:r>
      <w:r w:rsidRPr="00DF49CC">
        <w:rPr>
          <w:lang w:val="en-CA"/>
        </w:rPr>
        <w:t>nimaux</w:t>
      </w:r>
      <w:proofErr w:type="spellEnd"/>
      <w:r w:rsidRPr="00DF49CC">
        <w:rPr>
          <w:lang w:val="en-CA"/>
        </w:rPr>
        <w:t>’).</w:t>
      </w:r>
    </w:p>
    <w:p w:rsidR="00B46185" w:rsidRPr="00DF49CC" w:rsidRDefault="00B46185" w:rsidP="00F77B97">
      <w:pPr>
        <w:pStyle w:val="NormalWeb"/>
        <w:spacing w:before="0" w:beforeAutospacing="0" w:after="0" w:afterAutospacing="0"/>
        <w:rPr>
          <w:bCs/>
          <w:color w:val="808080"/>
        </w:rPr>
      </w:pPr>
    </w:p>
    <w:p w:rsidR="00BC6297" w:rsidRPr="00DF49CC" w:rsidRDefault="00F77B97" w:rsidP="00F77B97">
      <w:pPr>
        <w:pStyle w:val="NormalWeb"/>
        <w:spacing w:before="0" w:beforeAutospacing="0" w:after="0" w:afterAutospacing="0"/>
        <w:rPr>
          <w:b/>
        </w:rPr>
      </w:pPr>
      <w:bookmarkStart w:id="0" w:name="_Hlk503209924"/>
      <w:r>
        <w:rPr>
          <w:b/>
        </w:rPr>
        <w:t xml:space="preserve">1. </w:t>
      </w:r>
      <w:r w:rsidR="003217AF" w:rsidRPr="00DF49CC">
        <w:rPr>
          <w:b/>
        </w:rPr>
        <w:t xml:space="preserve">Considerations </w:t>
      </w:r>
      <w:r>
        <w:rPr>
          <w:b/>
        </w:rPr>
        <w:t>B</w:t>
      </w:r>
      <w:r w:rsidR="003217AF" w:rsidRPr="00DF49CC">
        <w:rPr>
          <w:b/>
        </w:rPr>
        <w:t xml:space="preserve">efore </w:t>
      </w:r>
      <w:r>
        <w:rPr>
          <w:b/>
        </w:rPr>
        <w:t>S</w:t>
      </w:r>
      <w:r w:rsidR="003217AF" w:rsidRPr="00DF49CC">
        <w:rPr>
          <w:b/>
        </w:rPr>
        <w:t>urgery</w:t>
      </w:r>
    </w:p>
    <w:p w:rsidR="00291F5F" w:rsidRPr="00DF49CC" w:rsidRDefault="00291F5F" w:rsidP="00F77B97">
      <w:pPr>
        <w:pStyle w:val="NormalWeb"/>
        <w:spacing w:before="0" w:beforeAutospacing="0" w:after="0" w:afterAutospacing="0"/>
        <w:rPr>
          <w:b/>
        </w:rPr>
      </w:pPr>
    </w:p>
    <w:p w:rsidR="00F77B97" w:rsidRDefault="00F77B97" w:rsidP="00F77B97">
      <w:pPr>
        <w:pStyle w:val="NormalWeb"/>
        <w:spacing w:before="0" w:beforeAutospacing="0" w:after="0" w:afterAutospacing="0"/>
      </w:pPr>
      <w:r>
        <w:t xml:space="preserve">1.1. </w:t>
      </w:r>
      <w:r w:rsidR="005F4D45" w:rsidRPr="00DF49CC">
        <w:t xml:space="preserve">Select </w:t>
      </w:r>
      <w:r>
        <w:t>10</w:t>
      </w:r>
      <w:r w:rsidR="00955808" w:rsidRPr="00DF49CC">
        <w:t xml:space="preserve"> weeks old specific pathogen free (SPF) leghorn chickens for the surgery. </w:t>
      </w:r>
    </w:p>
    <w:p w:rsidR="00F77B97" w:rsidRDefault="00F77B97" w:rsidP="00F77B97">
      <w:pPr>
        <w:pStyle w:val="NormalWeb"/>
        <w:spacing w:before="0" w:beforeAutospacing="0" w:after="0" w:afterAutospacing="0"/>
      </w:pPr>
    </w:p>
    <w:p w:rsidR="00F77B97" w:rsidRDefault="00F77B97" w:rsidP="00F77B97">
      <w:pPr>
        <w:pStyle w:val="NormalWeb"/>
        <w:spacing w:before="0" w:beforeAutospacing="0" w:after="0" w:afterAutospacing="0"/>
      </w:pPr>
      <w:r w:rsidRPr="00F77B97">
        <w:rPr>
          <w:b/>
        </w:rPr>
        <w:t xml:space="preserve">Note: </w:t>
      </w:r>
      <w:r w:rsidR="00955808" w:rsidRPr="00DF49CC">
        <w:t xml:space="preserve">Their weight </w:t>
      </w:r>
      <w:r w:rsidR="005F4D45" w:rsidRPr="00DF49CC">
        <w:t>must be</w:t>
      </w:r>
      <w:r w:rsidR="00955808" w:rsidRPr="00DF49CC">
        <w:t xml:space="preserve"> between 1.0 and 1.2 kg.</w:t>
      </w:r>
      <w:r w:rsidR="005F4D45" w:rsidRPr="00DF49CC">
        <w:t xml:space="preserve"> </w:t>
      </w:r>
    </w:p>
    <w:p w:rsidR="00F77B97" w:rsidRDefault="00F77B97" w:rsidP="00F77B97">
      <w:pPr>
        <w:pStyle w:val="NormalWeb"/>
        <w:spacing w:before="0" w:beforeAutospacing="0" w:after="0" w:afterAutospacing="0"/>
      </w:pPr>
    </w:p>
    <w:p w:rsidR="00291F5F" w:rsidRPr="00DF49CC" w:rsidRDefault="00F77B97" w:rsidP="00F77B97">
      <w:pPr>
        <w:pStyle w:val="NormalWeb"/>
        <w:spacing w:before="0" w:beforeAutospacing="0" w:after="0" w:afterAutospacing="0"/>
      </w:pPr>
      <w:r>
        <w:t xml:space="preserve">1.2. </w:t>
      </w:r>
      <w:r w:rsidR="006F60C3" w:rsidRPr="00DF49CC">
        <w:t>W</w:t>
      </w:r>
      <w:r w:rsidR="00426D14" w:rsidRPr="00DF49CC">
        <w:t>ithdraw</w:t>
      </w:r>
      <w:r w:rsidR="00955808" w:rsidRPr="00DF49CC">
        <w:t xml:space="preserve"> the feed</w:t>
      </w:r>
      <w:r w:rsidR="00291F5F" w:rsidRPr="00DF49CC">
        <w:t xml:space="preserve"> 12 h </w:t>
      </w:r>
      <w:r w:rsidR="00DF7E0E" w:rsidRPr="00DF49CC">
        <w:t>prior to</w:t>
      </w:r>
      <w:r w:rsidR="00291F5F" w:rsidRPr="00DF49CC">
        <w:t xml:space="preserve"> the procedures</w:t>
      </w:r>
      <w:r w:rsidR="006F60C3" w:rsidRPr="00DF49CC">
        <w:t xml:space="preserve"> to empty the intestinal tract</w:t>
      </w:r>
      <w:r w:rsidR="00291F5F" w:rsidRPr="00DF49CC">
        <w:t>.</w:t>
      </w:r>
    </w:p>
    <w:p w:rsidR="00291F5F" w:rsidRPr="00DF49CC" w:rsidRDefault="00291F5F" w:rsidP="00F77B97">
      <w:pPr>
        <w:pStyle w:val="NormalWeb"/>
        <w:spacing w:before="0" w:beforeAutospacing="0" w:after="0" w:afterAutospacing="0"/>
      </w:pPr>
    </w:p>
    <w:p w:rsidR="005F4D45" w:rsidRPr="00DF49CC" w:rsidRDefault="00F77B97" w:rsidP="00F77B97">
      <w:pPr>
        <w:pStyle w:val="NormalWeb"/>
        <w:spacing w:before="0" w:beforeAutospacing="0" w:after="0" w:afterAutospacing="0"/>
      </w:pPr>
      <w:r>
        <w:t xml:space="preserve">1.3. </w:t>
      </w:r>
      <w:r w:rsidR="00782213" w:rsidRPr="00DF49CC">
        <w:t xml:space="preserve">Prior to </w:t>
      </w:r>
      <w:r w:rsidR="00955808" w:rsidRPr="00DF49CC">
        <w:t>surgery</w:t>
      </w:r>
      <w:r w:rsidR="00782213" w:rsidRPr="00DF49CC">
        <w:t xml:space="preserve">, </w:t>
      </w:r>
      <w:r w:rsidR="005F4D45" w:rsidRPr="00DF49CC">
        <w:t xml:space="preserve">place the </w:t>
      </w:r>
      <w:r w:rsidR="00782213" w:rsidRPr="00DF49CC">
        <w:t>chicken</w:t>
      </w:r>
      <w:r w:rsidR="00254D03" w:rsidRPr="00DF49CC">
        <w:t>s</w:t>
      </w:r>
      <w:r w:rsidR="00782213" w:rsidRPr="00DF49CC">
        <w:t xml:space="preserve"> under general anesthesia </w:t>
      </w:r>
      <w:r w:rsidR="00254D03" w:rsidRPr="00DF49CC">
        <w:t>following a</w:t>
      </w:r>
      <w:r w:rsidR="00782213" w:rsidRPr="00DF49CC">
        <w:t xml:space="preserve"> protocol verified by </w:t>
      </w:r>
      <w:r w:rsidR="00496AA1" w:rsidRPr="00DF49CC">
        <w:t>an</w:t>
      </w:r>
      <w:r w:rsidR="00782213" w:rsidRPr="00DF49CC">
        <w:t xml:space="preserve"> anesthe</w:t>
      </w:r>
      <w:r w:rsidR="003C5E29" w:rsidRPr="00DF49CC">
        <w:t>siologist</w:t>
      </w:r>
      <w:r w:rsidR="00782213" w:rsidRPr="00DF49CC">
        <w:t xml:space="preserve">. </w:t>
      </w:r>
      <w:proofErr w:type="spellStart"/>
      <w:r w:rsidR="00F957CA" w:rsidRPr="00DF49CC">
        <w:t>Premedicate</w:t>
      </w:r>
      <w:proofErr w:type="spellEnd"/>
      <w:r w:rsidR="008D3585" w:rsidRPr="00DF49CC">
        <w:t xml:space="preserve"> each chicken 15 min prior to the surgery</w:t>
      </w:r>
      <w:r w:rsidR="00F957CA" w:rsidRPr="00DF49CC">
        <w:t xml:space="preserve"> with </w:t>
      </w:r>
      <w:r w:rsidR="008D3585" w:rsidRPr="00DF49CC">
        <w:t>an intramuscular (IM) injection of midazolam 1 mg/kg and butorphanol 4 mg/kg. Repeat</w:t>
      </w:r>
      <w:r>
        <w:t xml:space="preserve">, </w:t>
      </w:r>
      <w:r w:rsidR="008D3585" w:rsidRPr="00DF49CC">
        <w:t>every 4 h</w:t>
      </w:r>
      <w:r>
        <w:t>,</w:t>
      </w:r>
      <w:r w:rsidR="008D3585" w:rsidRPr="00DF49CC">
        <w:t xml:space="preserve"> the injection of butorphanol 4 mg/kg IM</w:t>
      </w:r>
      <w:r w:rsidR="00914D58" w:rsidRPr="00DF49CC">
        <w:t xml:space="preserve"> or when the breathing pattern changes and frequency increases during anesthesia</w:t>
      </w:r>
      <w:r w:rsidR="008D3585" w:rsidRPr="00DF49CC">
        <w:t>. For the general anesthesia</w:t>
      </w:r>
      <w:r w:rsidR="00914D58" w:rsidRPr="00DF49CC">
        <w:t>,</w:t>
      </w:r>
      <w:r w:rsidR="008D3585" w:rsidRPr="00DF49CC">
        <w:t xml:space="preserve"> during all procedures, administer isoflurane at a concentration between 1.5 and 2.5% with an intratracheal tube</w:t>
      </w:r>
      <w:r>
        <w:t>.</w:t>
      </w:r>
    </w:p>
    <w:p w:rsidR="00F77B97" w:rsidRDefault="00F77B97" w:rsidP="00F77B97">
      <w:pPr>
        <w:pStyle w:val="NormalWeb"/>
        <w:spacing w:before="0" w:beforeAutospacing="0" w:after="0" w:afterAutospacing="0"/>
        <w:rPr>
          <w:b/>
          <w:i/>
        </w:rPr>
      </w:pPr>
    </w:p>
    <w:p w:rsidR="006F60C3" w:rsidRPr="00F77B97" w:rsidRDefault="005F4D45" w:rsidP="00F77B97">
      <w:pPr>
        <w:pStyle w:val="NormalWeb"/>
        <w:spacing w:before="0" w:beforeAutospacing="0" w:after="0" w:afterAutospacing="0"/>
      </w:pPr>
      <w:r w:rsidRPr="00F77B97">
        <w:rPr>
          <w:b/>
        </w:rPr>
        <w:t>Note</w:t>
      </w:r>
      <w:r w:rsidRPr="00F77B97">
        <w:t xml:space="preserve">: </w:t>
      </w:r>
      <w:r w:rsidR="00782213" w:rsidRPr="00F77B97">
        <w:t>The use of premedication for sedation and analgesia is not mandatory, but will significantly improve the depth of anesthesia</w:t>
      </w:r>
      <w:r w:rsidR="00DF7E0E" w:rsidRPr="00F77B97">
        <w:t>,</w:t>
      </w:r>
      <w:r w:rsidR="00782213" w:rsidRPr="00F77B97">
        <w:t xml:space="preserve"> reduce the quantity of anesthetics necessary </w:t>
      </w:r>
      <w:r w:rsidR="00261DAA" w:rsidRPr="00F77B97">
        <w:t>during</w:t>
      </w:r>
      <w:r w:rsidR="00782213" w:rsidRPr="00F77B97">
        <w:t xml:space="preserve"> </w:t>
      </w:r>
      <w:r w:rsidR="00261DAA" w:rsidRPr="00F77B97">
        <w:t>all</w:t>
      </w:r>
      <w:r w:rsidR="00291F5F" w:rsidRPr="00F77B97">
        <w:t xml:space="preserve"> procedures</w:t>
      </w:r>
      <w:r w:rsidR="00DF7E0E" w:rsidRPr="00F77B97">
        <w:t xml:space="preserve">, as well as </w:t>
      </w:r>
      <w:r w:rsidR="00254D03" w:rsidRPr="00F77B97">
        <w:t>enable researchers to control</w:t>
      </w:r>
      <w:r w:rsidR="00DF7E0E" w:rsidRPr="00F77B97">
        <w:t xml:space="preserve"> pain level</w:t>
      </w:r>
      <w:r w:rsidR="00254D03" w:rsidRPr="00F77B97">
        <w:t>s</w:t>
      </w:r>
      <w:r w:rsidR="00291F5F" w:rsidRPr="00F77B97">
        <w:t xml:space="preserve">. </w:t>
      </w:r>
    </w:p>
    <w:p w:rsidR="00F77B97" w:rsidRDefault="00F77B97" w:rsidP="00F77B97">
      <w:pPr>
        <w:pStyle w:val="NormalWeb"/>
        <w:spacing w:before="0" w:beforeAutospacing="0" w:after="0" w:afterAutospacing="0"/>
      </w:pPr>
    </w:p>
    <w:p w:rsidR="005F4D45" w:rsidRPr="00DF49CC" w:rsidRDefault="00F77B97" w:rsidP="00F77B97">
      <w:pPr>
        <w:pStyle w:val="NormalWeb"/>
        <w:spacing w:before="0" w:beforeAutospacing="0" w:after="0" w:afterAutospacing="0"/>
      </w:pPr>
      <w:r>
        <w:t xml:space="preserve">1.4. </w:t>
      </w:r>
      <w:r w:rsidR="005F4D45" w:rsidRPr="00DF49CC">
        <w:t xml:space="preserve">Monitor the anesthesia by recording </w:t>
      </w:r>
      <w:r w:rsidR="00DF7E0E" w:rsidRPr="00DF49CC">
        <w:t xml:space="preserve">body </w:t>
      </w:r>
      <w:r w:rsidR="00A106EA" w:rsidRPr="00DF49CC">
        <w:t xml:space="preserve">temperature, </w:t>
      </w:r>
      <w:r w:rsidR="00291F5F" w:rsidRPr="00DF49CC">
        <w:t xml:space="preserve">heart rate and </w:t>
      </w:r>
      <w:r w:rsidR="00221E98" w:rsidRPr="00DF49CC">
        <w:t>electrocardiogram (ECG)</w:t>
      </w:r>
      <w:r w:rsidR="00291F5F" w:rsidRPr="00DF49CC">
        <w:t xml:space="preserve">, respiratory rate and rhythm, oxygen saturation, expired </w:t>
      </w:r>
      <w:r w:rsidR="00221E98" w:rsidRPr="00DF49CC">
        <w:t>carbon dioxide (CO</w:t>
      </w:r>
      <w:r w:rsidR="00221E98" w:rsidRPr="00F77B97">
        <w:rPr>
          <w:vertAlign w:val="subscript"/>
        </w:rPr>
        <w:t>2</w:t>
      </w:r>
      <w:r w:rsidR="00221E98" w:rsidRPr="00DF49CC">
        <w:t>)</w:t>
      </w:r>
      <w:r w:rsidR="00291F5F" w:rsidRPr="00DF49CC">
        <w:t xml:space="preserve"> and </w:t>
      </w:r>
      <w:r w:rsidR="00930529">
        <w:t>neurologic</w:t>
      </w:r>
      <w:r w:rsidR="00DF7E0E" w:rsidRPr="00DF49CC">
        <w:t xml:space="preserve"> </w:t>
      </w:r>
      <w:r w:rsidR="00291F5F" w:rsidRPr="00DF49CC">
        <w:t xml:space="preserve">reflexes. </w:t>
      </w:r>
    </w:p>
    <w:p w:rsidR="00F77B97" w:rsidRPr="00F77B97" w:rsidRDefault="00F77B97" w:rsidP="00F77B97">
      <w:pPr>
        <w:pStyle w:val="NormalWeb"/>
        <w:spacing w:before="0" w:beforeAutospacing="0" w:after="0" w:afterAutospacing="0"/>
        <w:rPr>
          <w:b/>
        </w:rPr>
      </w:pPr>
    </w:p>
    <w:p w:rsidR="00291F5F" w:rsidRPr="00F77B97" w:rsidRDefault="005F4D45" w:rsidP="00F77B97">
      <w:pPr>
        <w:pStyle w:val="NormalWeb"/>
        <w:spacing w:before="0" w:beforeAutospacing="0" w:after="0" w:afterAutospacing="0"/>
      </w:pPr>
      <w:r w:rsidRPr="00F77B97">
        <w:rPr>
          <w:b/>
        </w:rPr>
        <w:t>Note:</w:t>
      </w:r>
      <w:r w:rsidRPr="00F77B97">
        <w:t xml:space="preserve"> </w:t>
      </w:r>
      <w:r w:rsidR="00291F5F" w:rsidRPr="00F77B97">
        <w:t xml:space="preserve">A person must be assigned </w:t>
      </w:r>
      <w:r w:rsidR="00221E98" w:rsidRPr="00F77B97">
        <w:t xml:space="preserve">to monitor these parameters </w:t>
      </w:r>
      <w:r w:rsidR="00F77B97">
        <w:t>throughout all</w:t>
      </w:r>
      <w:r w:rsidR="000413C9" w:rsidRPr="00F77B97">
        <w:t xml:space="preserve"> the procedures</w:t>
      </w:r>
      <w:r w:rsidR="00291F5F" w:rsidRPr="00F77B97">
        <w:t>.</w:t>
      </w:r>
    </w:p>
    <w:p w:rsidR="007A0E82" w:rsidRPr="00DF49CC" w:rsidRDefault="007A0E82" w:rsidP="00F77B97">
      <w:pPr>
        <w:pStyle w:val="ListParagraph"/>
        <w:ind w:left="0"/>
      </w:pPr>
    </w:p>
    <w:p w:rsidR="00E97663" w:rsidRPr="00DF49CC" w:rsidRDefault="00F77B97" w:rsidP="00F77B97">
      <w:pPr>
        <w:pStyle w:val="NormalWeb"/>
        <w:spacing w:before="0" w:beforeAutospacing="0" w:after="0" w:afterAutospacing="0"/>
      </w:pPr>
      <w:r>
        <w:t>1.5. F</w:t>
      </w:r>
      <w:r w:rsidR="007A0E82" w:rsidRPr="00DF49CC">
        <w:t>ollow sterility principles</w:t>
      </w:r>
      <w:r>
        <w:t xml:space="preserve"> throughout the</w:t>
      </w:r>
      <w:r w:rsidRPr="00DF49CC">
        <w:t xml:space="preserve"> surgical procedures</w:t>
      </w:r>
      <w:r w:rsidR="007A0E82" w:rsidRPr="00DF49CC">
        <w:t xml:space="preserve">. </w:t>
      </w:r>
      <w:r>
        <w:t>Ensure that t</w:t>
      </w:r>
      <w:r w:rsidR="007A0E82" w:rsidRPr="00DF49CC">
        <w:t>he surgeon</w:t>
      </w:r>
      <w:r w:rsidR="00DF7E0E" w:rsidRPr="00DF49CC">
        <w:t xml:space="preserve"> and</w:t>
      </w:r>
      <w:r w:rsidR="007A0E82" w:rsidRPr="00DF49CC">
        <w:t xml:space="preserve"> </w:t>
      </w:r>
      <w:r w:rsidR="004157FF">
        <w:t xml:space="preserve">the </w:t>
      </w:r>
      <w:r w:rsidR="007A0E82" w:rsidRPr="00DF49CC">
        <w:t>assistant surgeon</w:t>
      </w:r>
      <w:r w:rsidR="00DF7E0E" w:rsidRPr="00DF49CC">
        <w:t xml:space="preserve"> </w:t>
      </w:r>
      <w:r w:rsidR="00254D03" w:rsidRPr="00DF49CC">
        <w:t>dress</w:t>
      </w:r>
      <w:r w:rsidR="00DF7E0E" w:rsidRPr="00DF49CC">
        <w:t xml:space="preserve"> with sterile gowns</w:t>
      </w:r>
      <w:r>
        <w:t xml:space="preserve">, </w:t>
      </w:r>
      <w:r w:rsidR="00173A9D" w:rsidRPr="00DF49CC">
        <w:t>gloves, a mask and protective go</w:t>
      </w:r>
      <w:r w:rsidR="00357FA7">
        <w:t>g</w:t>
      </w:r>
      <w:r w:rsidR="00173A9D" w:rsidRPr="00DF49CC">
        <w:t>gles</w:t>
      </w:r>
      <w:r w:rsidR="00CB3167" w:rsidRPr="00DF49CC">
        <w:t xml:space="preserve"> according to institution</w:t>
      </w:r>
      <w:r w:rsidR="00254D03" w:rsidRPr="00DF49CC">
        <w:t>al</w:t>
      </w:r>
      <w:r w:rsidR="00CB3167" w:rsidRPr="00DF49CC">
        <w:t xml:space="preserve"> preoperative protocol</w:t>
      </w:r>
      <w:r w:rsidR="00254D03" w:rsidRPr="00DF49CC">
        <w:t>s</w:t>
      </w:r>
      <w:r w:rsidR="00173A9D" w:rsidRPr="00DF49CC">
        <w:t>.</w:t>
      </w:r>
      <w:r w:rsidR="007A0E82" w:rsidRPr="00DF49CC">
        <w:t xml:space="preserve"> </w:t>
      </w:r>
      <w:r>
        <w:t>Ensure that the s</w:t>
      </w:r>
      <w:r w:rsidR="00CB3167" w:rsidRPr="00DF49CC">
        <w:t>urgeon</w:t>
      </w:r>
      <w:r>
        <w:t xml:space="preserve"> scrub</w:t>
      </w:r>
      <w:r w:rsidR="008B2F6E">
        <w:t>s</w:t>
      </w:r>
      <w:r>
        <w:t xml:space="preserve"> the </w:t>
      </w:r>
      <w:r w:rsidR="00CB3167" w:rsidRPr="00DF49CC">
        <w:t>hands</w:t>
      </w:r>
      <w:r>
        <w:t xml:space="preserve"> </w:t>
      </w:r>
      <w:r w:rsidR="00CB3167" w:rsidRPr="00DF49CC">
        <w:t xml:space="preserve">with </w:t>
      </w:r>
      <w:r w:rsidR="00254D03" w:rsidRPr="00DF49CC">
        <w:t xml:space="preserve">a </w:t>
      </w:r>
      <w:r w:rsidR="00CB3167" w:rsidRPr="00DF49CC">
        <w:t>chlorhexidine gluconate impregnated sterile brush up to the elbow with emphasis on fingernails and each finger</w:t>
      </w:r>
      <w:r w:rsidR="00254D03" w:rsidRPr="00DF49CC">
        <w:t xml:space="preserve"> surface</w:t>
      </w:r>
      <w:r w:rsidR="00CB3167" w:rsidRPr="00DF49CC">
        <w:t xml:space="preserve">. </w:t>
      </w:r>
    </w:p>
    <w:p w:rsidR="00E97663" w:rsidRPr="00DF49CC" w:rsidRDefault="00E97663" w:rsidP="00F77B97">
      <w:pPr>
        <w:pStyle w:val="NormalWeb"/>
        <w:spacing w:before="0" w:beforeAutospacing="0" w:after="0" w:afterAutospacing="0"/>
      </w:pPr>
    </w:p>
    <w:p w:rsidR="007A0E82" w:rsidRPr="00DF49CC" w:rsidRDefault="00F77B97" w:rsidP="00F77B97">
      <w:pPr>
        <w:pStyle w:val="NormalWeb"/>
        <w:spacing w:before="0" w:beforeAutospacing="0" w:after="0" w:afterAutospacing="0"/>
      </w:pPr>
      <w:r>
        <w:t xml:space="preserve">1.6. </w:t>
      </w:r>
      <w:r w:rsidR="00E97663" w:rsidRPr="00DF49CC">
        <w:t>Sterilize the s</w:t>
      </w:r>
      <w:r w:rsidR="007A0E82" w:rsidRPr="00DF49CC">
        <w:t xml:space="preserve">urgical </w:t>
      </w:r>
      <w:r w:rsidR="00CB3167" w:rsidRPr="00DF49CC">
        <w:t xml:space="preserve">instruments with </w:t>
      </w:r>
      <w:r w:rsidR="006F60C3" w:rsidRPr="00DF49CC">
        <w:t>a sterilizer</w:t>
      </w:r>
      <w:r w:rsidR="00CB3167" w:rsidRPr="00DF49CC">
        <w:t>.</w:t>
      </w:r>
    </w:p>
    <w:p w:rsidR="00291F5F" w:rsidRPr="00DF49CC" w:rsidRDefault="00291F5F" w:rsidP="00F77B97">
      <w:pPr>
        <w:pStyle w:val="NormalWeb"/>
        <w:spacing w:before="0" w:beforeAutospacing="0" w:after="0" w:afterAutospacing="0"/>
      </w:pPr>
    </w:p>
    <w:p w:rsidR="00D844BB" w:rsidRPr="00DF49CC" w:rsidRDefault="00F77B97" w:rsidP="00F77B97">
      <w:pPr>
        <w:pStyle w:val="NormalWeb"/>
        <w:spacing w:before="0" w:beforeAutospacing="0" w:after="0" w:afterAutospacing="0"/>
        <w:rPr>
          <w:b/>
          <w:highlight w:val="yellow"/>
        </w:rPr>
      </w:pPr>
      <w:r>
        <w:rPr>
          <w:b/>
          <w:highlight w:val="yellow"/>
        </w:rPr>
        <w:lastRenderedPageBreak/>
        <w:t xml:space="preserve">2. </w:t>
      </w:r>
      <w:r w:rsidR="00D844BB" w:rsidRPr="00DF49CC">
        <w:rPr>
          <w:b/>
          <w:highlight w:val="yellow"/>
        </w:rPr>
        <w:t xml:space="preserve">Surgical </w:t>
      </w:r>
      <w:r>
        <w:rPr>
          <w:b/>
          <w:highlight w:val="yellow"/>
        </w:rPr>
        <w:t>S</w:t>
      </w:r>
      <w:r w:rsidR="00D844BB" w:rsidRPr="00DF49CC">
        <w:rPr>
          <w:b/>
          <w:highlight w:val="yellow"/>
        </w:rPr>
        <w:t xml:space="preserve">ite </w:t>
      </w:r>
      <w:r>
        <w:rPr>
          <w:b/>
          <w:highlight w:val="yellow"/>
        </w:rPr>
        <w:t>P</w:t>
      </w:r>
      <w:r w:rsidR="00D844BB" w:rsidRPr="00DF49CC">
        <w:rPr>
          <w:b/>
          <w:highlight w:val="yellow"/>
        </w:rPr>
        <w:t>reparation</w:t>
      </w:r>
    </w:p>
    <w:p w:rsidR="003217AF" w:rsidRPr="00DF49CC" w:rsidRDefault="003217AF" w:rsidP="00F77B97">
      <w:pPr>
        <w:pStyle w:val="NormalWeb"/>
        <w:spacing w:before="0" w:beforeAutospacing="0" w:after="0" w:afterAutospacing="0"/>
        <w:rPr>
          <w:b/>
          <w:highlight w:val="yellow"/>
        </w:rPr>
      </w:pPr>
    </w:p>
    <w:p w:rsidR="00291F5F" w:rsidRPr="00DF49CC" w:rsidRDefault="00F77B97" w:rsidP="00F77B97">
      <w:pPr>
        <w:pStyle w:val="NormalWeb"/>
        <w:spacing w:before="0" w:beforeAutospacing="0" w:after="0" w:afterAutospacing="0"/>
        <w:rPr>
          <w:highlight w:val="yellow"/>
        </w:rPr>
      </w:pPr>
      <w:r>
        <w:rPr>
          <w:highlight w:val="yellow"/>
        </w:rPr>
        <w:t xml:space="preserve">2.1. </w:t>
      </w:r>
      <w:r w:rsidR="00291F5F" w:rsidRPr="00DF49CC">
        <w:rPr>
          <w:highlight w:val="yellow"/>
        </w:rPr>
        <w:t xml:space="preserve">Firstly, </w:t>
      </w:r>
      <w:r w:rsidRPr="00DF49CC">
        <w:rPr>
          <w:highlight w:val="yellow"/>
        </w:rPr>
        <w:t xml:space="preserve">manually </w:t>
      </w:r>
      <w:r w:rsidR="009A02AF" w:rsidRPr="00DF49CC">
        <w:rPr>
          <w:highlight w:val="yellow"/>
        </w:rPr>
        <w:t xml:space="preserve">remove </w:t>
      </w:r>
      <w:r w:rsidR="004709A5" w:rsidRPr="00DF49CC">
        <w:rPr>
          <w:highlight w:val="yellow"/>
        </w:rPr>
        <w:t xml:space="preserve">the </w:t>
      </w:r>
      <w:r w:rsidR="00261DAA" w:rsidRPr="00DF49CC">
        <w:rPr>
          <w:highlight w:val="yellow"/>
        </w:rPr>
        <w:t>f</w:t>
      </w:r>
      <w:r w:rsidR="00291F5F" w:rsidRPr="00DF49CC">
        <w:rPr>
          <w:highlight w:val="yellow"/>
        </w:rPr>
        <w:t xml:space="preserve">eathers </w:t>
      </w:r>
      <w:r w:rsidR="00357FA7">
        <w:rPr>
          <w:highlight w:val="yellow"/>
        </w:rPr>
        <w:t>fr</w:t>
      </w:r>
      <w:r w:rsidR="00291F5F" w:rsidRPr="00DF49CC">
        <w:rPr>
          <w:highlight w:val="yellow"/>
        </w:rPr>
        <w:t>o</w:t>
      </w:r>
      <w:r w:rsidR="00357FA7">
        <w:rPr>
          <w:highlight w:val="yellow"/>
        </w:rPr>
        <w:t>m</w:t>
      </w:r>
      <w:r w:rsidR="00291F5F" w:rsidRPr="00DF49CC">
        <w:rPr>
          <w:highlight w:val="yellow"/>
        </w:rPr>
        <w:t xml:space="preserve"> the abdomen </w:t>
      </w:r>
      <w:r w:rsidR="004709A5" w:rsidRPr="00DF49CC">
        <w:rPr>
          <w:highlight w:val="yellow"/>
        </w:rPr>
        <w:t>with a gentle</w:t>
      </w:r>
      <w:r w:rsidR="003217AF" w:rsidRPr="00DF49CC">
        <w:rPr>
          <w:highlight w:val="yellow"/>
        </w:rPr>
        <w:t xml:space="preserve"> traction. </w:t>
      </w:r>
    </w:p>
    <w:p w:rsidR="003217AF" w:rsidRPr="00DF49CC" w:rsidRDefault="003217AF" w:rsidP="00F77B97">
      <w:pPr>
        <w:pStyle w:val="NormalWeb"/>
        <w:spacing w:before="0" w:beforeAutospacing="0" w:after="0" w:afterAutospacing="0"/>
        <w:rPr>
          <w:highlight w:val="yellow"/>
        </w:rPr>
      </w:pPr>
    </w:p>
    <w:p w:rsidR="003217AF" w:rsidRPr="00DF49CC" w:rsidRDefault="00F77B97" w:rsidP="00F77B97">
      <w:pPr>
        <w:pStyle w:val="NormalWeb"/>
        <w:spacing w:before="0" w:beforeAutospacing="0" w:after="0" w:afterAutospacing="0"/>
        <w:rPr>
          <w:highlight w:val="yellow"/>
        </w:rPr>
      </w:pPr>
      <w:r>
        <w:rPr>
          <w:highlight w:val="yellow"/>
        </w:rPr>
        <w:t>2.2.</w:t>
      </w:r>
      <w:r w:rsidR="00A22719" w:rsidRPr="00DF49CC">
        <w:rPr>
          <w:highlight w:val="yellow"/>
        </w:rPr>
        <w:t xml:space="preserve"> </w:t>
      </w:r>
      <w:r w:rsidR="00E97663" w:rsidRPr="00DF49CC">
        <w:rPr>
          <w:highlight w:val="yellow"/>
        </w:rPr>
        <w:t>Scrub t</w:t>
      </w:r>
      <w:r w:rsidR="0054013E" w:rsidRPr="00DF49CC">
        <w:rPr>
          <w:highlight w:val="yellow"/>
        </w:rPr>
        <w:t>he surgical site with a chlorhexidine gluconate detergent impregnated sterile brush</w:t>
      </w:r>
      <w:r w:rsidR="002E03D2" w:rsidRPr="00DF49CC">
        <w:rPr>
          <w:highlight w:val="yellow"/>
        </w:rPr>
        <w:t>.</w:t>
      </w:r>
      <w:r w:rsidR="0054013E" w:rsidRPr="00DF49CC">
        <w:rPr>
          <w:highlight w:val="yellow"/>
        </w:rPr>
        <w:t xml:space="preserve"> </w:t>
      </w:r>
      <w:r w:rsidR="007F7225">
        <w:rPr>
          <w:highlight w:val="yellow"/>
        </w:rPr>
        <w:t>Gently s</w:t>
      </w:r>
      <w:r w:rsidR="00E65B3E">
        <w:rPr>
          <w:highlight w:val="yellow"/>
        </w:rPr>
        <w:t>crub t</w:t>
      </w:r>
      <w:r w:rsidR="0054013E" w:rsidRPr="00DF49CC">
        <w:rPr>
          <w:highlight w:val="yellow"/>
        </w:rPr>
        <w:t>he skin from the center to the outside for a total contact time of 5 min without coming back to the center.</w:t>
      </w:r>
      <w:r w:rsidR="003217AF" w:rsidRPr="00DF49CC">
        <w:rPr>
          <w:highlight w:val="yellow"/>
        </w:rPr>
        <w:t xml:space="preserve"> </w:t>
      </w:r>
    </w:p>
    <w:p w:rsidR="003217AF" w:rsidRPr="00DF49CC" w:rsidRDefault="003217AF" w:rsidP="00F77B97">
      <w:pPr>
        <w:pStyle w:val="NormalWeb"/>
        <w:spacing w:before="0" w:beforeAutospacing="0" w:after="0" w:afterAutospacing="0"/>
        <w:rPr>
          <w:highlight w:val="yellow"/>
        </w:rPr>
      </w:pPr>
    </w:p>
    <w:p w:rsidR="003217AF" w:rsidRPr="00DF49CC" w:rsidRDefault="00F77B97" w:rsidP="00F77B97">
      <w:pPr>
        <w:pStyle w:val="NormalWeb"/>
        <w:spacing w:before="0" w:beforeAutospacing="0" w:after="0" w:afterAutospacing="0"/>
        <w:rPr>
          <w:highlight w:val="yellow"/>
        </w:rPr>
      </w:pPr>
      <w:r>
        <w:rPr>
          <w:highlight w:val="yellow"/>
        </w:rPr>
        <w:t xml:space="preserve">2.3. </w:t>
      </w:r>
      <w:r w:rsidR="00E97663" w:rsidRPr="00DF49CC">
        <w:rPr>
          <w:highlight w:val="yellow"/>
        </w:rPr>
        <w:t xml:space="preserve">Perform </w:t>
      </w:r>
      <w:r w:rsidR="007F7225">
        <w:rPr>
          <w:highlight w:val="yellow"/>
        </w:rPr>
        <w:t>3</w:t>
      </w:r>
      <w:r w:rsidR="0054013E" w:rsidRPr="00DF49CC">
        <w:rPr>
          <w:highlight w:val="yellow"/>
        </w:rPr>
        <w:t xml:space="preserve"> alternative passages on the surgical site with </w:t>
      </w:r>
      <w:r w:rsidR="00421735" w:rsidRPr="00DF49CC">
        <w:rPr>
          <w:highlight w:val="yellow"/>
        </w:rPr>
        <w:t>a</w:t>
      </w:r>
      <w:r w:rsidR="0054013E" w:rsidRPr="00DF49CC">
        <w:rPr>
          <w:highlight w:val="yellow"/>
        </w:rPr>
        <w:t xml:space="preserve"> chlorhexidine gluconate solution</w:t>
      </w:r>
      <w:r w:rsidR="003217AF" w:rsidRPr="00DF49CC">
        <w:rPr>
          <w:highlight w:val="yellow"/>
        </w:rPr>
        <w:t xml:space="preserve"> </w:t>
      </w:r>
      <w:r w:rsidR="0054013E" w:rsidRPr="00DF49CC">
        <w:rPr>
          <w:highlight w:val="yellow"/>
        </w:rPr>
        <w:t xml:space="preserve">and isopropyl </w:t>
      </w:r>
      <w:r w:rsidR="002E03D2" w:rsidRPr="00DF49CC">
        <w:rPr>
          <w:highlight w:val="yellow"/>
        </w:rPr>
        <w:t>alcohol</w:t>
      </w:r>
      <w:r w:rsidR="0054013E" w:rsidRPr="00DF49CC">
        <w:rPr>
          <w:highlight w:val="yellow"/>
        </w:rPr>
        <w:t xml:space="preserve"> using </w:t>
      </w:r>
      <w:r w:rsidR="002E03D2" w:rsidRPr="00DF49CC">
        <w:rPr>
          <w:highlight w:val="yellow"/>
        </w:rPr>
        <w:t xml:space="preserve">sterile </w:t>
      </w:r>
      <w:r w:rsidR="0054013E" w:rsidRPr="00DF49CC">
        <w:rPr>
          <w:highlight w:val="yellow"/>
        </w:rPr>
        <w:t>gauze</w:t>
      </w:r>
      <w:r w:rsidR="000960EA" w:rsidRPr="00DF49CC">
        <w:rPr>
          <w:highlight w:val="yellow"/>
        </w:rPr>
        <w:t>s</w:t>
      </w:r>
      <w:r w:rsidR="0054013E" w:rsidRPr="00DF49CC">
        <w:rPr>
          <w:highlight w:val="yellow"/>
        </w:rPr>
        <w:t xml:space="preserve">. </w:t>
      </w:r>
    </w:p>
    <w:p w:rsidR="00F77B97" w:rsidRDefault="00F77B97" w:rsidP="00F77B97">
      <w:pPr>
        <w:pStyle w:val="NormalWeb"/>
        <w:spacing w:before="0" w:beforeAutospacing="0" w:after="0" w:afterAutospacing="0"/>
        <w:rPr>
          <w:b/>
          <w:highlight w:val="yellow"/>
        </w:rPr>
      </w:pPr>
    </w:p>
    <w:p w:rsidR="003217AF" w:rsidRPr="007F7225" w:rsidRDefault="003217AF" w:rsidP="00F77B97">
      <w:pPr>
        <w:pStyle w:val="NormalWeb"/>
        <w:spacing w:before="0" w:beforeAutospacing="0" w:after="0" w:afterAutospacing="0"/>
      </w:pPr>
      <w:r w:rsidRPr="007F7225">
        <w:rPr>
          <w:b/>
        </w:rPr>
        <w:t>Note:</w:t>
      </w:r>
      <w:r w:rsidRPr="007F7225">
        <w:t xml:space="preserve"> The passage must start from the middle of the surgical site to the borders to avoid contamination from the </w:t>
      </w:r>
      <w:r w:rsidR="00426D14" w:rsidRPr="007F7225">
        <w:t>non-disinfected</w:t>
      </w:r>
      <w:r w:rsidRPr="007F7225">
        <w:t xml:space="preserve"> areas</w:t>
      </w:r>
      <w:r w:rsidR="00A106EA" w:rsidRPr="007F7225">
        <w:t xml:space="preserve"> to the surgical site</w:t>
      </w:r>
      <w:r w:rsidRPr="007F7225">
        <w:t>.</w:t>
      </w:r>
    </w:p>
    <w:p w:rsidR="000C7151" w:rsidRPr="00DF49CC" w:rsidRDefault="000C7151" w:rsidP="00F77B97">
      <w:pPr>
        <w:pStyle w:val="NormalWeb"/>
        <w:spacing w:before="0" w:beforeAutospacing="0" w:after="0" w:afterAutospacing="0"/>
        <w:rPr>
          <w:b/>
          <w:i/>
          <w:highlight w:val="yellow"/>
        </w:rPr>
      </w:pPr>
    </w:p>
    <w:p w:rsidR="000C7151" w:rsidRPr="00DF49CC" w:rsidRDefault="00F77B97" w:rsidP="00F77B97">
      <w:pPr>
        <w:pStyle w:val="NormalWeb"/>
        <w:spacing w:before="0" w:beforeAutospacing="0" w:after="0" w:afterAutospacing="0"/>
        <w:rPr>
          <w:highlight w:val="yellow"/>
        </w:rPr>
      </w:pPr>
      <w:r>
        <w:rPr>
          <w:highlight w:val="yellow"/>
        </w:rPr>
        <w:t xml:space="preserve">2.4. </w:t>
      </w:r>
      <w:r w:rsidR="000C7151" w:rsidRPr="00DF49CC">
        <w:rPr>
          <w:highlight w:val="yellow"/>
        </w:rPr>
        <w:t>Place the sterile surgical</w:t>
      </w:r>
      <w:r w:rsidR="0054013E" w:rsidRPr="00DF49CC">
        <w:rPr>
          <w:highlight w:val="yellow"/>
        </w:rPr>
        <w:t xml:space="preserve"> drape</w:t>
      </w:r>
      <w:r w:rsidR="000C7151" w:rsidRPr="00DF49CC">
        <w:rPr>
          <w:highlight w:val="yellow"/>
        </w:rPr>
        <w:t xml:space="preserve"> on the chicken.</w:t>
      </w:r>
    </w:p>
    <w:p w:rsidR="003217AF" w:rsidRPr="00DF49CC" w:rsidRDefault="003217AF" w:rsidP="00F77B97">
      <w:pPr>
        <w:pStyle w:val="NormalWeb"/>
        <w:spacing w:before="0" w:beforeAutospacing="0" w:after="0" w:afterAutospacing="0"/>
        <w:rPr>
          <w:highlight w:val="yellow"/>
        </w:rPr>
      </w:pPr>
    </w:p>
    <w:p w:rsidR="00D844BB" w:rsidRPr="00DF49CC" w:rsidRDefault="007F7225" w:rsidP="007F7225">
      <w:pPr>
        <w:pStyle w:val="NormalWeb"/>
        <w:spacing w:before="0" w:beforeAutospacing="0" w:after="0" w:afterAutospacing="0"/>
        <w:rPr>
          <w:b/>
          <w:highlight w:val="yellow"/>
        </w:rPr>
      </w:pPr>
      <w:r>
        <w:rPr>
          <w:b/>
          <w:highlight w:val="yellow"/>
        </w:rPr>
        <w:t xml:space="preserve">3. </w:t>
      </w:r>
      <w:r w:rsidR="00D844BB" w:rsidRPr="00DF49CC">
        <w:rPr>
          <w:b/>
          <w:highlight w:val="yellow"/>
        </w:rPr>
        <w:t xml:space="preserve">Extraction of the </w:t>
      </w:r>
      <w:r>
        <w:rPr>
          <w:b/>
          <w:highlight w:val="yellow"/>
        </w:rPr>
        <w:t>S</w:t>
      </w:r>
      <w:r w:rsidR="00D844BB" w:rsidRPr="00DF49CC">
        <w:rPr>
          <w:b/>
          <w:highlight w:val="yellow"/>
        </w:rPr>
        <w:t xml:space="preserve">mall </w:t>
      </w:r>
      <w:r>
        <w:rPr>
          <w:b/>
          <w:highlight w:val="yellow"/>
        </w:rPr>
        <w:t>I</w:t>
      </w:r>
      <w:r w:rsidR="00D844BB" w:rsidRPr="00DF49CC">
        <w:rPr>
          <w:b/>
          <w:highlight w:val="yellow"/>
        </w:rPr>
        <w:t xml:space="preserve">ntestines from the </w:t>
      </w:r>
      <w:r>
        <w:rPr>
          <w:b/>
          <w:highlight w:val="yellow"/>
        </w:rPr>
        <w:t>A</w:t>
      </w:r>
      <w:r w:rsidR="00D844BB" w:rsidRPr="00DF49CC">
        <w:rPr>
          <w:b/>
          <w:highlight w:val="yellow"/>
        </w:rPr>
        <w:t xml:space="preserve">bdominal </w:t>
      </w:r>
      <w:r>
        <w:rPr>
          <w:b/>
          <w:highlight w:val="yellow"/>
        </w:rPr>
        <w:t>C</w:t>
      </w:r>
      <w:r w:rsidR="00D844BB" w:rsidRPr="00DF49CC">
        <w:rPr>
          <w:b/>
          <w:highlight w:val="yellow"/>
        </w:rPr>
        <w:t>avity</w:t>
      </w:r>
    </w:p>
    <w:p w:rsidR="000C7151" w:rsidRPr="00DF49CC" w:rsidRDefault="000C7151" w:rsidP="00F77B97">
      <w:pPr>
        <w:pStyle w:val="NormalWeb"/>
        <w:spacing w:before="0" w:beforeAutospacing="0" w:after="0" w:afterAutospacing="0"/>
        <w:rPr>
          <w:b/>
          <w:highlight w:val="yellow"/>
        </w:rPr>
      </w:pPr>
    </w:p>
    <w:p w:rsidR="000C7151" w:rsidRPr="00DF49CC" w:rsidRDefault="007F7225" w:rsidP="00F77B97">
      <w:pPr>
        <w:pStyle w:val="NormalWeb"/>
        <w:spacing w:before="0" w:beforeAutospacing="0" w:after="0" w:afterAutospacing="0"/>
        <w:rPr>
          <w:highlight w:val="yellow"/>
        </w:rPr>
      </w:pPr>
      <w:bookmarkStart w:id="1" w:name="_Hlk503186191"/>
      <w:r>
        <w:rPr>
          <w:highlight w:val="yellow"/>
        </w:rPr>
        <w:t>3.1</w:t>
      </w:r>
      <w:r w:rsidR="004157FF">
        <w:rPr>
          <w:highlight w:val="yellow"/>
        </w:rPr>
        <w:t>.</w:t>
      </w:r>
      <w:r>
        <w:rPr>
          <w:highlight w:val="yellow"/>
        </w:rPr>
        <w:t xml:space="preserve"> </w:t>
      </w:r>
      <w:r w:rsidR="008A2546" w:rsidRPr="00DF49CC">
        <w:rPr>
          <w:highlight w:val="yellow"/>
        </w:rPr>
        <w:t xml:space="preserve">Incise the surgical </w:t>
      </w:r>
      <w:r w:rsidR="0054013E" w:rsidRPr="00DF49CC">
        <w:rPr>
          <w:highlight w:val="yellow"/>
        </w:rPr>
        <w:t xml:space="preserve">drape </w:t>
      </w:r>
      <w:r w:rsidR="008A2546" w:rsidRPr="00DF49CC">
        <w:rPr>
          <w:highlight w:val="yellow"/>
        </w:rPr>
        <w:t>with scissors</w:t>
      </w:r>
      <w:r w:rsidR="000C7151" w:rsidRPr="00DF49CC">
        <w:rPr>
          <w:highlight w:val="yellow"/>
        </w:rPr>
        <w:t xml:space="preserve"> to expose </w:t>
      </w:r>
      <w:r w:rsidR="00C05C95" w:rsidRPr="00DF49CC">
        <w:rPr>
          <w:highlight w:val="yellow"/>
        </w:rPr>
        <w:t>only the skin of the surgical site</w:t>
      </w:r>
      <w:r w:rsidR="000C7151" w:rsidRPr="00DF49CC">
        <w:rPr>
          <w:highlight w:val="yellow"/>
        </w:rPr>
        <w:t>.</w:t>
      </w:r>
      <w:bookmarkEnd w:id="1"/>
    </w:p>
    <w:p w:rsidR="000C7151" w:rsidRPr="00DF49CC" w:rsidRDefault="000C7151" w:rsidP="00F77B97">
      <w:pPr>
        <w:pStyle w:val="NormalWeb"/>
        <w:spacing w:before="0" w:beforeAutospacing="0" w:after="0" w:afterAutospacing="0"/>
        <w:rPr>
          <w:highlight w:val="yellow"/>
        </w:rPr>
      </w:pPr>
    </w:p>
    <w:p w:rsidR="000C7151" w:rsidRPr="00DF49CC" w:rsidRDefault="007F7225" w:rsidP="00F77B97">
      <w:pPr>
        <w:pStyle w:val="NormalWeb"/>
        <w:spacing w:before="0" w:beforeAutospacing="0" w:after="0" w:afterAutospacing="0"/>
        <w:rPr>
          <w:highlight w:val="yellow"/>
        </w:rPr>
      </w:pPr>
      <w:r>
        <w:rPr>
          <w:highlight w:val="yellow"/>
        </w:rPr>
        <w:t xml:space="preserve">3.2. </w:t>
      </w:r>
      <w:r w:rsidR="00261DAA" w:rsidRPr="00DF49CC">
        <w:rPr>
          <w:highlight w:val="yellow"/>
        </w:rPr>
        <w:t>Incise</w:t>
      </w:r>
      <w:r w:rsidR="000C7151" w:rsidRPr="00DF49CC">
        <w:rPr>
          <w:highlight w:val="yellow"/>
        </w:rPr>
        <w:t xml:space="preserve"> the skin by performing a</w:t>
      </w:r>
      <w:r>
        <w:rPr>
          <w:highlight w:val="yellow"/>
        </w:rPr>
        <w:t>n</w:t>
      </w:r>
      <w:r w:rsidR="000C7151" w:rsidRPr="00DF49CC">
        <w:rPr>
          <w:highlight w:val="yellow"/>
        </w:rPr>
        <w:t xml:space="preserve"> ‘’L’’ shape low-midline incision with a scalpel</w:t>
      </w:r>
      <w:r w:rsidR="0054013E" w:rsidRPr="00DF49CC">
        <w:rPr>
          <w:highlight w:val="yellow"/>
        </w:rPr>
        <w:t xml:space="preserve"> blade #</w:t>
      </w:r>
      <w:r w:rsidR="000960EA" w:rsidRPr="00DF49CC">
        <w:rPr>
          <w:highlight w:val="yellow"/>
        </w:rPr>
        <w:t>3</w:t>
      </w:r>
      <w:r w:rsidR="006F60C3" w:rsidRPr="00DF49CC">
        <w:rPr>
          <w:highlight w:val="yellow"/>
        </w:rPr>
        <w:t>.</w:t>
      </w:r>
    </w:p>
    <w:p w:rsidR="000C7151" w:rsidRPr="00DF49CC" w:rsidRDefault="000C7151" w:rsidP="00F77B97">
      <w:pPr>
        <w:pStyle w:val="NormalWeb"/>
        <w:spacing w:before="0" w:beforeAutospacing="0" w:after="0" w:afterAutospacing="0"/>
        <w:rPr>
          <w:highlight w:val="yellow"/>
        </w:rPr>
      </w:pPr>
    </w:p>
    <w:p w:rsidR="000C7151" w:rsidRPr="00DF49CC" w:rsidRDefault="007F7225" w:rsidP="00F77B97">
      <w:pPr>
        <w:pStyle w:val="NormalWeb"/>
        <w:spacing w:before="0" w:beforeAutospacing="0" w:after="0" w:afterAutospacing="0"/>
        <w:rPr>
          <w:highlight w:val="yellow"/>
        </w:rPr>
      </w:pPr>
      <w:bookmarkStart w:id="2" w:name="_Hlk503100840"/>
      <w:r>
        <w:rPr>
          <w:highlight w:val="yellow"/>
        </w:rPr>
        <w:t>3.2.1. Start t</w:t>
      </w:r>
      <w:r w:rsidR="000C7151" w:rsidRPr="00DF49CC">
        <w:rPr>
          <w:highlight w:val="yellow"/>
        </w:rPr>
        <w:t>he first incision 1 cm caudal to the sternum and end</w:t>
      </w:r>
      <w:r>
        <w:rPr>
          <w:highlight w:val="yellow"/>
        </w:rPr>
        <w:t xml:space="preserve"> it at</w:t>
      </w:r>
      <w:r w:rsidR="000C7151" w:rsidRPr="00DF49CC">
        <w:rPr>
          <w:highlight w:val="yellow"/>
        </w:rPr>
        <w:t xml:space="preserve"> 1 cm cranial to the cloaca. </w:t>
      </w:r>
      <w:bookmarkEnd w:id="2"/>
    </w:p>
    <w:p w:rsidR="000C7151" w:rsidRPr="00DF49CC" w:rsidRDefault="000C7151" w:rsidP="00F77B97">
      <w:pPr>
        <w:pStyle w:val="NormalWeb"/>
        <w:spacing w:before="0" w:beforeAutospacing="0" w:after="0" w:afterAutospacing="0"/>
        <w:rPr>
          <w:highlight w:val="yellow"/>
        </w:rPr>
      </w:pPr>
    </w:p>
    <w:p w:rsidR="000C7151" w:rsidRPr="00DF49CC" w:rsidRDefault="007F7225" w:rsidP="00F77B97">
      <w:pPr>
        <w:pStyle w:val="NormalWeb"/>
        <w:spacing w:before="0" w:beforeAutospacing="0" w:after="0" w:afterAutospacing="0"/>
        <w:rPr>
          <w:highlight w:val="yellow"/>
        </w:rPr>
      </w:pPr>
      <w:r>
        <w:rPr>
          <w:highlight w:val="yellow"/>
        </w:rPr>
        <w:t>3.2.2. Perform t</w:t>
      </w:r>
      <w:r w:rsidR="000C7151" w:rsidRPr="00DF49CC">
        <w:rPr>
          <w:highlight w:val="yellow"/>
        </w:rPr>
        <w:t xml:space="preserve">he second incision perpendicular to the first incision. </w:t>
      </w:r>
      <w:r>
        <w:rPr>
          <w:highlight w:val="yellow"/>
        </w:rPr>
        <w:t>S</w:t>
      </w:r>
      <w:r w:rsidR="000C7151" w:rsidRPr="00DF49CC">
        <w:rPr>
          <w:highlight w:val="yellow"/>
        </w:rPr>
        <w:t>tart from the caudal end of the first incision and continue 5</w:t>
      </w:r>
      <w:r w:rsidR="00421735" w:rsidRPr="00DF49CC">
        <w:rPr>
          <w:highlight w:val="yellow"/>
        </w:rPr>
        <w:t xml:space="preserve"> </w:t>
      </w:r>
      <w:r w:rsidR="000C7151" w:rsidRPr="00DF49CC">
        <w:rPr>
          <w:highlight w:val="yellow"/>
        </w:rPr>
        <w:t>cm to the left side of the abdomen by following the pelvis line.</w:t>
      </w:r>
    </w:p>
    <w:p w:rsidR="007F7225" w:rsidRPr="00F14F84" w:rsidRDefault="007F7225" w:rsidP="00F77B97">
      <w:pPr>
        <w:pStyle w:val="NormalWeb"/>
        <w:spacing w:before="0" w:beforeAutospacing="0" w:after="0" w:afterAutospacing="0"/>
        <w:rPr>
          <w:b/>
          <w:highlight w:val="yellow"/>
        </w:rPr>
      </w:pPr>
    </w:p>
    <w:p w:rsidR="000C7151" w:rsidRPr="007F7225" w:rsidRDefault="000C7151" w:rsidP="00F77B97">
      <w:pPr>
        <w:pStyle w:val="NormalWeb"/>
        <w:spacing w:before="0" w:beforeAutospacing="0" w:after="0" w:afterAutospacing="0"/>
      </w:pPr>
      <w:r w:rsidRPr="007F7225">
        <w:rPr>
          <w:b/>
        </w:rPr>
        <w:t>Note</w:t>
      </w:r>
      <w:r w:rsidRPr="007F7225">
        <w:t>: This opening will create a flap that will allow an easier extraction of the intestines.</w:t>
      </w:r>
    </w:p>
    <w:p w:rsidR="000C7151" w:rsidRPr="00DF49CC" w:rsidRDefault="000C7151" w:rsidP="00F77B97">
      <w:pPr>
        <w:pStyle w:val="NormalWeb"/>
        <w:spacing w:before="0" w:beforeAutospacing="0" w:after="0" w:afterAutospacing="0"/>
        <w:rPr>
          <w:highlight w:val="yellow"/>
        </w:rPr>
      </w:pPr>
    </w:p>
    <w:p w:rsidR="000C7151" w:rsidRPr="00DF49CC" w:rsidRDefault="007F7225" w:rsidP="00F77B97">
      <w:pPr>
        <w:pStyle w:val="NormalWeb"/>
        <w:spacing w:before="0" w:beforeAutospacing="0" w:after="0" w:afterAutospacing="0"/>
        <w:rPr>
          <w:highlight w:val="yellow"/>
        </w:rPr>
      </w:pPr>
      <w:r>
        <w:rPr>
          <w:highlight w:val="yellow"/>
        </w:rPr>
        <w:t xml:space="preserve">3.3. </w:t>
      </w:r>
      <w:r w:rsidR="00A106EA" w:rsidRPr="00DF49CC">
        <w:rPr>
          <w:highlight w:val="yellow"/>
        </w:rPr>
        <w:t xml:space="preserve">With </w:t>
      </w:r>
      <w:r w:rsidR="006F60C3" w:rsidRPr="00DF49CC">
        <w:rPr>
          <w:highlight w:val="yellow"/>
        </w:rPr>
        <w:t>surgery</w:t>
      </w:r>
      <w:r w:rsidR="0054013E" w:rsidRPr="00DF49CC">
        <w:rPr>
          <w:highlight w:val="yellow"/>
        </w:rPr>
        <w:t xml:space="preserve"> </w:t>
      </w:r>
      <w:r w:rsidR="00A106EA" w:rsidRPr="00DF49CC">
        <w:rPr>
          <w:highlight w:val="yellow"/>
        </w:rPr>
        <w:t>scissor</w:t>
      </w:r>
      <w:r w:rsidR="0054013E" w:rsidRPr="00DF49CC">
        <w:rPr>
          <w:highlight w:val="yellow"/>
        </w:rPr>
        <w:t>s</w:t>
      </w:r>
      <w:r w:rsidR="00A106EA" w:rsidRPr="00DF49CC">
        <w:rPr>
          <w:highlight w:val="yellow"/>
        </w:rPr>
        <w:t xml:space="preserve">, </w:t>
      </w:r>
      <w:r w:rsidR="00AA78B3" w:rsidRPr="00DF49CC">
        <w:rPr>
          <w:highlight w:val="yellow"/>
        </w:rPr>
        <w:t>cut</w:t>
      </w:r>
      <w:r w:rsidR="006C374B" w:rsidRPr="00DF49CC">
        <w:rPr>
          <w:highlight w:val="yellow"/>
        </w:rPr>
        <w:t xml:space="preserve"> the peritoneum and abdominal muscles with the same ‘’L’’ shape pattern to open the abdominal cavity. </w:t>
      </w:r>
    </w:p>
    <w:p w:rsidR="007F7225" w:rsidRPr="005657D2" w:rsidRDefault="007F7225" w:rsidP="00F77B97">
      <w:pPr>
        <w:pStyle w:val="NormalWeb"/>
        <w:spacing w:before="0" w:beforeAutospacing="0" w:after="0" w:afterAutospacing="0"/>
        <w:rPr>
          <w:b/>
          <w:highlight w:val="yellow"/>
        </w:rPr>
      </w:pPr>
    </w:p>
    <w:p w:rsidR="006C374B" w:rsidRPr="007F7225" w:rsidRDefault="006C374B" w:rsidP="00F77B97">
      <w:pPr>
        <w:pStyle w:val="NormalWeb"/>
        <w:spacing w:before="0" w:beforeAutospacing="0" w:after="0" w:afterAutospacing="0"/>
      </w:pPr>
      <w:r w:rsidRPr="007F7225">
        <w:rPr>
          <w:b/>
        </w:rPr>
        <w:t>Note</w:t>
      </w:r>
      <w:r w:rsidR="004709A5" w:rsidRPr="007F7225">
        <w:t>: This will expose</w:t>
      </w:r>
      <w:r w:rsidRPr="007F7225">
        <w:t xml:space="preserve"> the air</w:t>
      </w:r>
      <w:r w:rsidR="004157FF">
        <w:t xml:space="preserve"> </w:t>
      </w:r>
      <w:r w:rsidRPr="007F7225">
        <w:t>sacs</w:t>
      </w:r>
      <w:r w:rsidR="00261DAA" w:rsidRPr="007F7225">
        <w:t>.</w:t>
      </w:r>
      <w:r w:rsidRPr="007F7225">
        <w:t xml:space="preserve"> </w:t>
      </w:r>
      <w:r w:rsidR="00261DAA" w:rsidRPr="007F7225">
        <w:t>I</w:t>
      </w:r>
      <w:r w:rsidRPr="007F7225">
        <w:t xml:space="preserve">ntestines </w:t>
      </w:r>
      <w:r w:rsidR="004709A5" w:rsidRPr="007F7225">
        <w:t>are located</w:t>
      </w:r>
      <w:r w:rsidRPr="007F7225">
        <w:t xml:space="preserve"> under</w:t>
      </w:r>
      <w:r w:rsidR="004709A5" w:rsidRPr="007F7225">
        <w:t>neath</w:t>
      </w:r>
      <w:r w:rsidRPr="007F7225">
        <w:t xml:space="preserve"> the</w:t>
      </w:r>
      <w:r w:rsidR="00A106EA" w:rsidRPr="007F7225">
        <w:t>se structures</w:t>
      </w:r>
      <w:r w:rsidRPr="007F7225">
        <w:t xml:space="preserve">. </w:t>
      </w:r>
      <w:r w:rsidR="00A106EA" w:rsidRPr="007F7225">
        <w:t>Air</w:t>
      </w:r>
      <w:r w:rsidR="0072754A">
        <w:t xml:space="preserve"> </w:t>
      </w:r>
      <w:r w:rsidR="00A106EA" w:rsidRPr="007F7225">
        <w:t>sacs</w:t>
      </w:r>
      <w:r w:rsidRPr="007F7225">
        <w:t xml:space="preserve"> must</w:t>
      </w:r>
      <w:r w:rsidR="004709A5" w:rsidRPr="007F7225">
        <w:t xml:space="preserve"> be humidified with </w:t>
      </w:r>
      <w:r w:rsidR="00221E98" w:rsidRPr="007F7225">
        <w:t>gauzes</w:t>
      </w:r>
      <w:r w:rsidR="004709A5" w:rsidRPr="007F7225">
        <w:t xml:space="preserve"> saturated</w:t>
      </w:r>
      <w:r w:rsidRPr="007F7225">
        <w:t xml:space="preserve"> with sterile saline </w:t>
      </w:r>
      <w:r w:rsidR="00A106EA" w:rsidRPr="007F7225">
        <w:t xml:space="preserve">0.85 % </w:t>
      </w:r>
      <w:r w:rsidR="004709A5" w:rsidRPr="007F7225">
        <w:t xml:space="preserve">to avoid </w:t>
      </w:r>
      <w:r w:rsidR="00426D14" w:rsidRPr="007F7225">
        <w:t>desiccation</w:t>
      </w:r>
      <w:r w:rsidRPr="007F7225">
        <w:t xml:space="preserve"> and possible rupture</w:t>
      </w:r>
      <w:r w:rsidR="00261DAA" w:rsidRPr="007F7225">
        <w:t xml:space="preserve"> </w:t>
      </w:r>
      <w:r w:rsidR="004709A5" w:rsidRPr="007F7225">
        <w:t>throughout the procedure</w:t>
      </w:r>
      <w:r w:rsidRPr="007F7225">
        <w:t>.</w:t>
      </w:r>
    </w:p>
    <w:p w:rsidR="006C374B" w:rsidRPr="00DF49CC" w:rsidRDefault="006C374B" w:rsidP="00F77B97">
      <w:pPr>
        <w:pStyle w:val="NormalWeb"/>
        <w:spacing w:before="0" w:beforeAutospacing="0" w:after="0" w:afterAutospacing="0"/>
        <w:rPr>
          <w:highlight w:val="yellow"/>
        </w:rPr>
      </w:pPr>
    </w:p>
    <w:p w:rsidR="006C374B" w:rsidRPr="00DF49CC" w:rsidRDefault="007F7225" w:rsidP="00F77B97">
      <w:pPr>
        <w:pStyle w:val="NormalWeb"/>
        <w:spacing w:before="0" w:beforeAutospacing="0" w:after="0" w:afterAutospacing="0"/>
        <w:rPr>
          <w:highlight w:val="yellow"/>
        </w:rPr>
      </w:pPr>
      <w:r>
        <w:rPr>
          <w:highlight w:val="yellow"/>
        </w:rPr>
        <w:t>3.4.</w:t>
      </w:r>
      <w:r w:rsidR="006C374B" w:rsidRPr="00DF49CC">
        <w:rPr>
          <w:highlight w:val="yellow"/>
        </w:rPr>
        <w:t xml:space="preserve"> </w:t>
      </w:r>
      <w:bookmarkStart w:id="3" w:name="_Hlk493512324"/>
      <w:r w:rsidR="006C374B" w:rsidRPr="00DF49CC">
        <w:rPr>
          <w:highlight w:val="yellow"/>
        </w:rPr>
        <w:t xml:space="preserve">Insert a </w:t>
      </w:r>
      <w:r w:rsidR="004157FF">
        <w:rPr>
          <w:highlight w:val="yellow"/>
        </w:rPr>
        <w:t>S</w:t>
      </w:r>
      <w:r w:rsidR="006C374B" w:rsidRPr="00DF49CC">
        <w:rPr>
          <w:highlight w:val="yellow"/>
        </w:rPr>
        <w:t xml:space="preserve">nook </w:t>
      </w:r>
      <w:r w:rsidR="0060066F" w:rsidRPr="00DF49CC">
        <w:rPr>
          <w:highlight w:val="yellow"/>
        </w:rPr>
        <w:t>s</w:t>
      </w:r>
      <w:r w:rsidR="006C374B" w:rsidRPr="00DF49CC">
        <w:rPr>
          <w:highlight w:val="yellow"/>
        </w:rPr>
        <w:t xml:space="preserve">pay </w:t>
      </w:r>
      <w:r w:rsidR="0060066F" w:rsidRPr="00DF49CC">
        <w:rPr>
          <w:highlight w:val="yellow"/>
        </w:rPr>
        <w:t>h</w:t>
      </w:r>
      <w:r w:rsidR="006C374B" w:rsidRPr="00DF49CC">
        <w:rPr>
          <w:highlight w:val="yellow"/>
        </w:rPr>
        <w:t>ook in the abdominal cavity by following the left abdominal wall</w:t>
      </w:r>
      <w:r w:rsidR="004709A5" w:rsidRPr="00DF49CC">
        <w:rPr>
          <w:highlight w:val="yellow"/>
        </w:rPr>
        <w:t xml:space="preserve"> and work </w:t>
      </w:r>
      <w:r>
        <w:rPr>
          <w:highlight w:val="yellow"/>
        </w:rPr>
        <w:t>the</w:t>
      </w:r>
      <w:r w:rsidR="004709A5" w:rsidRPr="00DF49CC">
        <w:rPr>
          <w:highlight w:val="yellow"/>
        </w:rPr>
        <w:t xml:space="preserve"> way around the abdominal air</w:t>
      </w:r>
      <w:r w:rsidR="004157FF">
        <w:rPr>
          <w:highlight w:val="yellow"/>
        </w:rPr>
        <w:t xml:space="preserve"> </w:t>
      </w:r>
      <w:r w:rsidR="004709A5" w:rsidRPr="00DF49CC">
        <w:rPr>
          <w:highlight w:val="yellow"/>
        </w:rPr>
        <w:t>sacs</w:t>
      </w:r>
      <w:r w:rsidR="006C374B" w:rsidRPr="00DF49CC">
        <w:rPr>
          <w:highlight w:val="yellow"/>
        </w:rPr>
        <w:t>.</w:t>
      </w:r>
      <w:bookmarkEnd w:id="3"/>
    </w:p>
    <w:p w:rsidR="006C374B" w:rsidRPr="00DF49CC" w:rsidRDefault="006C374B" w:rsidP="00F77B97">
      <w:pPr>
        <w:pStyle w:val="NormalWeb"/>
        <w:spacing w:before="0" w:beforeAutospacing="0" w:after="0" w:afterAutospacing="0"/>
        <w:rPr>
          <w:highlight w:val="yellow"/>
        </w:rPr>
      </w:pPr>
    </w:p>
    <w:p w:rsidR="006C374B" w:rsidRPr="00DF49CC" w:rsidRDefault="007F7225" w:rsidP="00F77B97">
      <w:pPr>
        <w:pStyle w:val="NormalWeb"/>
        <w:spacing w:before="0" w:beforeAutospacing="0" w:after="0" w:afterAutospacing="0"/>
        <w:rPr>
          <w:highlight w:val="yellow"/>
        </w:rPr>
      </w:pPr>
      <w:bookmarkStart w:id="4" w:name="_Hlk493512357"/>
      <w:r>
        <w:rPr>
          <w:highlight w:val="yellow"/>
        </w:rPr>
        <w:t xml:space="preserve">3.5. </w:t>
      </w:r>
      <w:r w:rsidR="00254D03" w:rsidRPr="00DF49CC">
        <w:rPr>
          <w:highlight w:val="yellow"/>
        </w:rPr>
        <w:t>G</w:t>
      </w:r>
      <w:r w:rsidR="0060066F" w:rsidRPr="00DF49CC">
        <w:rPr>
          <w:highlight w:val="yellow"/>
        </w:rPr>
        <w:t>ently exteriorize</w:t>
      </w:r>
      <w:r w:rsidR="00254D03" w:rsidRPr="00DF49CC">
        <w:rPr>
          <w:highlight w:val="yellow"/>
        </w:rPr>
        <w:t xml:space="preserve"> the intestines</w:t>
      </w:r>
      <w:r w:rsidR="0060066F" w:rsidRPr="00DF49CC">
        <w:rPr>
          <w:highlight w:val="yellow"/>
        </w:rPr>
        <w:t xml:space="preserve"> and spread</w:t>
      </w:r>
      <w:r w:rsidR="00254D03" w:rsidRPr="00DF49CC">
        <w:rPr>
          <w:highlight w:val="yellow"/>
        </w:rPr>
        <w:t xml:space="preserve"> these</w:t>
      </w:r>
      <w:r w:rsidR="0060066F" w:rsidRPr="00DF49CC">
        <w:rPr>
          <w:highlight w:val="yellow"/>
        </w:rPr>
        <w:t xml:space="preserve"> out on the surgical field. </w:t>
      </w:r>
      <w:bookmarkEnd w:id="4"/>
    </w:p>
    <w:p w:rsidR="007F7225" w:rsidRPr="00F14F84" w:rsidRDefault="007F7225" w:rsidP="00F77B97">
      <w:pPr>
        <w:pStyle w:val="NormalWeb"/>
        <w:spacing w:before="0" w:beforeAutospacing="0" w:after="0" w:afterAutospacing="0"/>
        <w:rPr>
          <w:b/>
          <w:highlight w:val="yellow"/>
        </w:rPr>
      </w:pPr>
    </w:p>
    <w:p w:rsidR="00261DAA" w:rsidRPr="007F7225" w:rsidRDefault="00261DAA" w:rsidP="00F77B97">
      <w:pPr>
        <w:pStyle w:val="NormalWeb"/>
        <w:spacing w:before="0" w:beforeAutospacing="0" w:after="0" w:afterAutospacing="0"/>
      </w:pPr>
      <w:r w:rsidRPr="007F7225">
        <w:rPr>
          <w:b/>
        </w:rPr>
        <w:t>Note:</w:t>
      </w:r>
      <w:r w:rsidRPr="007F7225">
        <w:t xml:space="preserve"> Keep intestines humidified by </w:t>
      </w:r>
      <w:r w:rsidR="007F7225" w:rsidRPr="007F7225">
        <w:t xml:space="preserve">frequently </w:t>
      </w:r>
      <w:r w:rsidRPr="007F7225">
        <w:t>spraying sterile saline</w:t>
      </w:r>
      <w:r w:rsidR="0060066F" w:rsidRPr="007F7225">
        <w:t xml:space="preserve"> 0.9%</w:t>
      </w:r>
      <w:r w:rsidRPr="007F7225">
        <w:t xml:space="preserve"> </w:t>
      </w:r>
      <w:r w:rsidR="004709A5" w:rsidRPr="007F7225">
        <w:t>throughout the procedure</w:t>
      </w:r>
      <w:r w:rsidRPr="007F7225">
        <w:t xml:space="preserve">. </w:t>
      </w:r>
      <w:r w:rsidR="007A0E82" w:rsidRPr="007F7225">
        <w:t xml:space="preserve">Also, </w:t>
      </w:r>
      <w:r w:rsidR="00221E98" w:rsidRPr="007F7225">
        <w:t>gauzes</w:t>
      </w:r>
      <w:r w:rsidRPr="007F7225">
        <w:t xml:space="preserve"> humidified with sterile saline can be pl</w:t>
      </w:r>
      <w:r w:rsidR="004709A5" w:rsidRPr="007F7225">
        <w:t xml:space="preserve">aced on the intestines to avoid </w:t>
      </w:r>
      <w:r w:rsidR="00426D14" w:rsidRPr="007F7225">
        <w:t>desiccation</w:t>
      </w:r>
      <w:r w:rsidRPr="007F7225">
        <w:t>.</w:t>
      </w:r>
    </w:p>
    <w:p w:rsidR="006C374B" w:rsidRPr="00DF49CC" w:rsidRDefault="006C374B" w:rsidP="00F77B97">
      <w:pPr>
        <w:pStyle w:val="NormalWeb"/>
        <w:spacing w:before="0" w:beforeAutospacing="0" w:after="0" w:afterAutospacing="0"/>
        <w:rPr>
          <w:highlight w:val="yellow"/>
        </w:rPr>
      </w:pPr>
    </w:p>
    <w:p w:rsidR="006C374B" w:rsidRPr="007F7225" w:rsidRDefault="007F7225" w:rsidP="00F77B97">
      <w:pPr>
        <w:pStyle w:val="NormalWeb"/>
        <w:spacing w:before="0" w:beforeAutospacing="0" w:after="0" w:afterAutospacing="0"/>
        <w:rPr>
          <w:highlight w:val="yellow"/>
        </w:rPr>
      </w:pPr>
      <w:r>
        <w:rPr>
          <w:highlight w:val="yellow"/>
        </w:rPr>
        <w:t xml:space="preserve">3.6. </w:t>
      </w:r>
      <w:r w:rsidR="009A02AF" w:rsidRPr="00DF49CC">
        <w:rPr>
          <w:highlight w:val="yellow"/>
        </w:rPr>
        <w:t xml:space="preserve">Grab the intestines using a dry sterile </w:t>
      </w:r>
      <w:r w:rsidR="0048149A" w:rsidRPr="00DF49CC">
        <w:rPr>
          <w:highlight w:val="yellow"/>
        </w:rPr>
        <w:t>gauze</w:t>
      </w:r>
      <w:r w:rsidR="009A02AF" w:rsidRPr="00DF49CC">
        <w:rPr>
          <w:highlight w:val="yellow"/>
        </w:rPr>
        <w:t xml:space="preserve"> and</w:t>
      </w:r>
      <w:r w:rsidR="006C374B" w:rsidRPr="00DF49CC">
        <w:rPr>
          <w:highlight w:val="yellow"/>
        </w:rPr>
        <w:t xml:space="preserve"> </w:t>
      </w:r>
      <w:r w:rsidR="00261DAA" w:rsidRPr="00DF49CC">
        <w:rPr>
          <w:highlight w:val="yellow"/>
        </w:rPr>
        <w:t xml:space="preserve">gently pull out </w:t>
      </w:r>
      <w:r w:rsidR="00F22B0C" w:rsidRPr="00DF49CC">
        <w:rPr>
          <w:highlight w:val="yellow"/>
        </w:rPr>
        <w:t>the small intestine</w:t>
      </w:r>
      <w:r w:rsidR="004709A5" w:rsidRPr="00DF49CC">
        <w:rPr>
          <w:highlight w:val="yellow"/>
        </w:rPr>
        <w:t>s</w:t>
      </w:r>
      <w:r w:rsidR="00F22B0C" w:rsidRPr="00DF49CC">
        <w:rPr>
          <w:highlight w:val="yellow"/>
        </w:rPr>
        <w:t xml:space="preserve"> </w:t>
      </w:r>
      <w:r w:rsidR="00261DAA" w:rsidRPr="00DF49CC">
        <w:rPr>
          <w:highlight w:val="yellow"/>
        </w:rPr>
        <w:t>by</w:t>
      </w:r>
      <w:r w:rsidR="00352E44" w:rsidRPr="00DF49CC">
        <w:rPr>
          <w:highlight w:val="yellow"/>
        </w:rPr>
        <w:t xml:space="preserve"> manual traction to expose</w:t>
      </w:r>
      <w:r w:rsidR="00261DAA" w:rsidRPr="00DF49CC">
        <w:rPr>
          <w:highlight w:val="yellow"/>
        </w:rPr>
        <w:t xml:space="preserve"> the </w:t>
      </w:r>
      <w:r w:rsidR="00352E44" w:rsidRPr="007F7225">
        <w:rPr>
          <w:highlight w:val="yellow"/>
        </w:rPr>
        <w:t>jejunum</w:t>
      </w:r>
      <w:r w:rsidR="00F22B0C" w:rsidRPr="007F7225">
        <w:rPr>
          <w:highlight w:val="yellow"/>
        </w:rPr>
        <w:t>.</w:t>
      </w:r>
    </w:p>
    <w:p w:rsidR="007F7225" w:rsidRPr="007F7225" w:rsidRDefault="007F7225" w:rsidP="00F77B97">
      <w:pPr>
        <w:pStyle w:val="NormalWeb"/>
        <w:spacing w:before="0" w:beforeAutospacing="0" w:after="0" w:afterAutospacing="0"/>
        <w:rPr>
          <w:b/>
          <w:highlight w:val="yellow"/>
        </w:rPr>
      </w:pPr>
    </w:p>
    <w:p w:rsidR="00F22B0C" w:rsidRPr="007F7225" w:rsidRDefault="00F22B0C" w:rsidP="00F77B97">
      <w:pPr>
        <w:pStyle w:val="NormalWeb"/>
        <w:spacing w:before="0" w:beforeAutospacing="0" w:after="0" w:afterAutospacing="0"/>
      </w:pPr>
      <w:r w:rsidRPr="007F7225">
        <w:rPr>
          <w:b/>
        </w:rPr>
        <w:t>Note:</w:t>
      </w:r>
      <w:r w:rsidRPr="007F7225">
        <w:t xml:space="preserve"> </w:t>
      </w:r>
      <w:r w:rsidR="00261DAA" w:rsidRPr="007F7225">
        <w:t xml:space="preserve">Mesenteric </w:t>
      </w:r>
      <w:r w:rsidRPr="007F7225">
        <w:t>vessels are fragile and excessive tension may rupture</w:t>
      </w:r>
      <w:r w:rsidR="0060066F" w:rsidRPr="007F7225">
        <w:t xml:space="preserve"> them which may</w:t>
      </w:r>
      <w:r w:rsidR="00352E44" w:rsidRPr="007F7225">
        <w:t xml:space="preserve"> lead to </w:t>
      </w:r>
      <w:r w:rsidR="00261DAA" w:rsidRPr="007F7225">
        <w:t xml:space="preserve">intestinal </w:t>
      </w:r>
      <w:r w:rsidR="00352E44" w:rsidRPr="007F7225">
        <w:t xml:space="preserve">ischemic lesions </w:t>
      </w:r>
      <w:r w:rsidR="004709A5" w:rsidRPr="007F7225">
        <w:t>and greatly compromise the outcome of the procedure</w:t>
      </w:r>
      <w:r w:rsidR="00352E44" w:rsidRPr="007F7225">
        <w:t>.</w:t>
      </w:r>
    </w:p>
    <w:p w:rsidR="000C7151" w:rsidRPr="00DF49CC" w:rsidRDefault="000C7151" w:rsidP="00F77B97">
      <w:pPr>
        <w:pStyle w:val="NormalWeb"/>
        <w:spacing w:before="0" w:beforeAutospacing="0" w:after="0" w:afterAutospacing="0"/>
        <w:rPr>
          <w:highlight w:val="yellow"/>
        </w:rPr>
      </w:pPr>
    </w:p>
    <w:p w:rsidR="00D844BB" w:rsidRPr="00DF49CC" w:rsidRDefault="007F7225" w:rsidP="007F7225">
      <w:pPr>
        <w:pStyle w:val="NormalWeb"/>
        <w:spacing w:before="0" w:beforeAutospacing="0" w:after="0" w:afterAutospacing="0"/>
        <w:rPr>
          <w:b/>
          <w:highlight w:val="yellow"/>
        </w:rPr>
      </w:pPr>
      <w:r>
        <w:rPr>
          <w:b/>
          <w:highlight w:val="yellow"/>
        </w:rPr>
        <w:t xml:space="preserve">4. </w:t>
      </w:r>
      <w:r w:rsidR="00D844BB" w:rsidRPr="00DF49CC">
        <w:rPr>
          <w:b/>
          <w:highlight w:val="yellow"/>
        </w:rPr>
        <w:t xml:space="preserve">Fabrication of </w:t>
      </w:r>
      <w:r>
        <w:rPr>
          <w:b/>
          <w:highlight w:val="yellow"/>
        </w:rPr>
        <w:t>I</w:t>
      </w:r>
      <w:r w:rsidR="00D844BB" w:rsidRPr="00DF49CC">
        <w:rPr>
          <w:b/>
          <w:highlight w:val="yellow"/>
        </w:rPr>
        <w:t xml:space="preserve">ntestinal </w:t>
      </w:r>
      <w:r>
        <w:rPr>
          <w:b/>
          <w:highlight w:val="yellow"/>
        </w:rPr>
        <w:t>L</w:t>
      </w:r>
      <w:r w:rsidR="00D844BB" w:rsidRPr="00DF49CC">
        <w:rPr>
          <w:b/>
          <w:highlight w:val="yellow"/>
        </w:rPr>
        <w:t>oops</w:t>
      </w:r>
    </w:p>
    <w:p w:rsidR="00352E44" w:rsidRPr="00DF49CC" w:rsidRDefault="00352E44" w:rsidP="00F77B97">
      <w:pPr>
        <w:pStyle w:val="NormalWeb"/>
        <w:spacing w:before="0" w:beforeAutospacing="0" w:after="0" w:afterAutospacing="0"/>
        <w:rPr>
          <w:b/>
          <w:highlight w:val="yellow"/>
        </w:rPr>
      </w:pPr>
    </w:p>
    <w:p w:rsidR="00352E44" w:rsidRPr="00DF49CC" w:rsidRDefault="00352E44" w:rsidP="00F77B97">
      <w:pPr>
        <w:pStyle w:val="NormalWeb"/>
        <w:spacing w:before="0" w:beforeAutospacing="0" w:after="0" w:afterAutospacing="0"/>
        <w:rPr>
          <w:highlight w:val="yellow"/>
        </w:rPr>
      </w:pPr>
      <w:r w:rsidRPr="00DF49CC">
        <w:rPr>
          <w:highlight w:val="yellow"/>
        </w:rPr>
        <w:t>4.</w:t>
      </w:r>
      <w:r w:rsidR="007F7225">
        <w:rPr>
          <w:highlight w:val="yellow"/>
        </w:rPr>
        <w:t xml:space="preserve">1. </w:t>
      </w:r>
      <w:r w:rsidR="00CA25ED" w:rsidRPr="00DF49CC">
        <w:rPr>
          <w:highlight w:val="yellow"/>
        </w:rPr>
        <w:t>Creation of</w:t>
      </w:r>
      <w:r w:rsidRPr="00DF49CC">
        <w:rPr>
          <w:highlight w:val="yellow"/>
        </w:rPr>
        <w:t xml:space="preserve"> loop no. 1</w:t>
      </w:r>
      <w:r w:rsidR="007723C3" w:rsidRPr="00DF49CC">
        <w:rPr>
          <w:highlight w:val="yellow"/>
        </w:rPr>
        <w:t>.</w:t>
      </w:r>
    </w:p>
    <w:p w:rsidR="00B7710C" w:rsidRPr="00DF49CC" w:rsidRDefault="00B7710C" w:rsidP="00F77B97">
      <w:pPr>
        <w:pStyle w:val="NormalWeb"/>
        <w:spacing w:before="0" w:beforeAutospacing="0" w:after="0" w:afterAutospacing="0"/>
        <w:rPr>
          <w:highlight w:val="yellow"/>
        </w:rPr>
      </w:pPr>
    </w:p>
    <w:p w:rsidR="00352E44" w:rsidRPr="00DF49CC" w:rsidRDefault="00352E44" w:rsidP="00F77B97">
      <w:pPr>
        <w:pStyle w:val="NormalWeb"/>
        <w:spacing w:before="0" w:beforeAutospacing="0" w:after="0" w:afterAutospacing="0"/>
        <w:rPr>
          <w:highlight w:val="yellow"/>
        </w:rPr>
      </w:pPr>
      <w:bookmarkStart w:id="5" w:name="_Hlk503186340"/>
      <w:r w:rsidRPr="00DF49CC">
        <w:rPr>
          <w:highlight w:val="yellow"/>
        </w:rPr>
        <w:t>4.1.1</w:t>
      </w:r>
      <w:r w:rsidR="007F7225">
        <w:rPr>
          <w:highlight w:val="yellow"/>
        </w:rPr>
        <w:t xml:space="preserve">. </w:t>
      </w:r>
      <w:r w:rsidR="004D2489" w:rsidRPr="00DF49CC">
        <w:rPr>
          <w:highlight w:val="yellow"/>
        </w:rPr>
        <w:t xml:space="preserve">Place a simple ligature with a </w:t>
      </w:r>
      <w:r w:rsidR="006F60C3" w:rsidRPr="00DF49CC">
        <w:rPr>
          <w:highlight w:val="yellow"/>
        </w:rPr>
        <w:t xml:space="preserve">polyglactin </w:t>
      </w:r>
      <w:r w:rsidR="004D2489" w:rsidRPr="00DF49CC">
        <w:rPr>
          <w:highlight w:val="yellow"/>
        </w:rPr>
        <w:t xml:space="preserve">multifilament </w:t>
      </w:r>
      <w:r w:rsidR="0060066F" w:rsidRPr="00DF49CC">
        <w:rPr>
          <w:highlight w:val="yellow"/>
        </w:rPr>
        <w:t>synthetic absorbable</w:t>
      </w:r>
      <w:r w:rsidR="004D2489" w:rsidRPr="00DF49CC">
        <w:rPr>
          <w:highlight w:val="yellow"/>
        </w:rPr>
        <w:t xml:space="preserve"> material</w:t>
      </w:r>
      <w:r w:rsidR="00AA78B3" w:rsidRPr="00DF49CC">
        <w:rPr>
          <w:highlight w:val="yellow"/>
        </w:rPr>
        <w:t xml:space="preserve"> </w:t>
      </w:r>
      <w:r w:rsidR="00830A83" w:rsidRPr="00DF49CC">
        <w:rPr>
          <w:highlight w:val="yellow"/>
        </w:rPr>
        <w:t>in the proximal jejunum</w:t>
      </w:r>
      <w:r w:rsidR="004D2489" w:rsidRPr="00DF49CC">
        <w:rPr>
          <w:highlight w:val="yellow"/>
        </w:rPr>
        <w:t xml:space="preserve"> by avoiding the ligature of major mesenteric vessels.</w:t>
      </w:r>
    </w:p>
    <w:bookmarkEnd w:id="5"/>
    <w:p w:rsidR="00B7710C" w:rsidRPr="00DF49CC" w:rsidRDefault="00B7710C" w:rsidP="00F77B97">
      <w:pPr>
        <w:pStyle w:val="NormalWeb"/>
        <w:spacing w:before="0" w:beforeAutospacing="0" w:after="0" w:afterAutospacing="0"/>
        <w:rPr>
          <w:highlight w:val="yellow"/>
        </w:rPr>
      </w:pPr>
    </w:p>
    <w:p w:rsidR="004D2489" w:rsidRPr="00DF49CC" w:rsidRDefault="004D2489" w:rsidP="00F77B97">
      <w:pPr>
        <w:pStyle w:val="NormalWeb"/>
        <w:spacing w:before="0" w:beforeAutospacing="0" w:after="0" w:afterAutospacing="0"/>
        <w:rPr>
          <w:highlight w:val="yellow"/>
        </w:rPr>
      </w:pPr>
      <w:r w:rsidRPr="00DF49CC">
        <w:rPr>
          <w:highlight w:val="yellow"/>
        </w:rPr>
        <w:t>4.1.2</w:t>
      </w:r>
      <w:r w:rsidR="007F7225">
        <w:rPr>
          <w:highlight w:val="yellow"/>
        </w:rPr>
        <w:t>.</w:t>
      </w:r>
      <w:r w:rsidRPr="00DF49CC">
        <w:rPr>
          <w:highlight w:val="yellow"/>
        </w:rPr>
        <w:t xml:space="preserve"> Place a distal ligature 2 cm away from the proximal ligature</w:t>
      </w:r>
      <w:r w:rsidR="007723C3" w:rsidRPr="00DF49CC">
        <w:rPr>
          <w:highlight w:val="yellow"/>
        </w:rPr>
        <w:t>.</w:t>
      </w:r>
    </w:p>
    <w:p w:rsidR="007F7225" w:rsidRDefault="007F7225" w:rsidP="00F77B97">
      <w:pPr>
        <w:pStyle w:val="NormalWeb"/>
        <w:spacing w:before="0" w:beforeAutospacing="0" w:after="0" w:afterAutospacing="0"/>
        <w:rPr>
          <w:b/>
          <w:i/>
          <w:highlight w:val="yellow"/>
        </w:rPr>
      </w:pPr>
    </w:p>
    <w:p w:rsidR="00352E44" w:rsidRPr="007F7225" w:rsidRDefault="00352E44" w:rsidP="00F77B97">
      <w:pPr>
        <w:pStyle w:val="NormalWeb"/>
        <w:spacing w:before="0" w:beforeAutospacing="0" w:after="0" w:afterAutospacing="0"/>
      </w:pPr>
      <w:r w:rsidRPr="007F7225">
        <w:rPr>
          <w:b/>
        </w:rPr>
        <w:t>Note:</w:t>
      </w:r>
      <w:r w:rsidRPr="007F7225">
        <w:t xml:space="preserve"> Simple ligatures made with multifilament suture material are placed along the intestinal tract to create hermetic segments. A schema (</w:t>
      </w:r>
      <w:r w:rsidRPr="007F7225">
        <w:rPr>
          <w:b/>
        </w:rPr>
        <w:t>Figure 1</w:t>
      </w:r>
      <w:r w:rsidRPr="007F7225">
        <w:t xml:space="preserve">) describes the location of all ligatures. The loops consist of a proximal and distal ligature </w:t>
      </w:r>
      <w:r w:rsidR="004D2489" w:rsidRPr="007F7225">
        <w:t>separated by</w:t>
      </w:r>
      <w:r w:rsidRPr="007F7225">
        <w:t xml:space="preserve"> 2 cm. </w:t>
      </w:r>
    </w:p>
    <w:p w:rsidR="00B7710C" w:rsidRPr="007F7225" w:rsidRDefault="00B7710C" w:rsidP="00F77B97">
      <w:pPr>
        <w:pStyle w:val="NormalWeb"/>
        <w:spacing w:before="0" w:beforeAutospacing="0" w:after="0" w:afterAutospacing="0"/>
        <w:rPr>
          <w:highlight w:val="yellow"/>
        </w:rPr>
      </w:pPr>
    </w:p>
    <w:p w:rsidR="00352E44" w:rsidRPr="00DF49CC" w:rsidRDefault="00CA25ED" w:rsidP="00F77B97">
      <w:pPr>
        <w:pStyle w:val="NormalWeb"/>
        <w:spacing w:before="0" w:beforeAutospacing="0" w:after="0" w:afterAutospacing="0"/>
        <w:rPr>
          <w:highlight w:val="yellow"/>
        </w:rPr>
      </w:pPr>
      <w:r w:rsidRPr="00DF49CC">
        <w:rPr>
          <w:highlight w:val="yellow"/>
        </w:rPr>
        <w:t>4</w:t>
      </w:r>
      <w:r w:rsidR="004D2489" w:rsidRPr="00DF49CC">
        <w:rPr>
          <w:highlight w:val="yellow"/>
        </w:rPr>
        <w:t>.2</w:t>
      </w:r>
      <w:r w:rsidR="007F7225">
        <w:rPr>
          <w:highlight w:val="yellow"/>
        </w:rPr>
        <w:t>.</w:t>
      </w:r>
      <w:r w:rsidRPr="00DF49CC">
        <w:rPr>
          <w:highlight w:val="yellow"/>
        </w:rPr>
        <w:t xml:space="preserve"> Creation of interloop no. 1</w:t>
      </w:r>
      <w:r w:rsidR="007723C3" w:rsidRPr="00DF49CC">
        <w:rPr>
          <w:highlight w:val="yellow"/>
        </w:rPr>
        <w:t>.</w:t>
      </w:r>
    </w:p>
    <w:p w:rsidR="00B7710C" w:rsidRPr="00DF49CC" w:rsidRDefault="00B7710C" w:rsidP="00F77B97">
      <w:pPr>
        <w:pStyle w:val="NormalWeb"/>
        <w:spacing w:before="0" w:beforeAutospacing="0" w:after="0" w:afterAutospacing="0"/>
        <w:rPr>
          <w:highlight w:val="yellow"/>
        </w:rPr>
      </w:pPr>
    </w:p>
    <w:p w:rsidR="00B7710C" w:rsidRPr="00DF49CC" w:rsidRDefault="00B7710C" w:rsidP="00F77B97">
      <w:pPr>
        <w:pStyle w:val="NormalWeb"/>
        <w:spacing w:before="0" w:beforeAutospacing="0" w:after="0" w:afterAutospacing="0"/>
        <w:rPr>
          <w:highlight w:val="yellow"/>
        </w:rPr>
      </w:pPr>
      <w:r w:rsidRPr="00DF49CC">
        <w:rPr>
          <w:highlight w:val="yellow"/>
        </w:rPr>
        <w:t>4.2.1</w:t>
      </w:r>
      <w:r w:rsidR="007F7225">
        <w:rPr>
          <w:highlight w:val="yellow"/>
        </w:rPr>
        <w:t>.</w:t>
      </w:r>
      <w:r w:rsidRPr="00DF49CC">
        <w:rPr>
          <w:highlight w:val="yellow"/>
        </w:rPr>
        <w:t xml:space="preserve"> Place a simple ligature 0.5 cm </w:t>
      </w:r>
      <w:proofErr w:type="spellStart"/>
      <w:r w:rsidR="00930529">
        <w:rPr>
          <w:highlight w:val="yellow"/>
        </w:rPr>
        <w:t>aborally</w:t>
      </w:r>
      <w:proofErr w:type="spellEnd"/>
      <w:r w:rsidRPr="00DF49CC">
        <w:rPr>
          <w:highlight w:val="yellow"/>
        </w:rPr>
        <w:t xml:space="preserve"> </w:t>
      </w:r>
      <w:r w:rsidR="00930529">
        <w:rPr>
          <w:highlight w:val="yellow"/>
        </w:rPr>
        <w:t>to</w:t>
      </w:r>
      <w:r w:rsidRPr="00DF49CC">
        <w:rPr>
          <w:highlight w:val="yellow"/>
        </w:rPr>
        <w:t xml:space="preserve"> the distal ligature of loop no.1.</w:t>
      </w:r>
    </w:p>
    <w:p w:rsidR="007F7225" w:rsidRPr="00F14F84" w:rsidRDefault="007F7225" w:rsidP="00F77B97">
      <w:pPr>
        <w:pStyle w:val="NormalWeb"/>
        <w:spacing w:before="0" w:beforeAutospacing="0" w:after="0" w:afterAutospacing="0"/>
        <w:rPr>
          <w:b/>
        </w:rPr>
      </w:pPr>
    </w:p>
    <w:p w:rsidR="00B7710C" w:rsidRPr="007F7225" w:rsidRDefault="00B7710C" w:rsidP="00F77B97">
      <w:pPr>
        <w:pStyle w:val="NormalWeb"/>
        <w:spacing w:before="0" w:beforeAutospacing="0" w:after="0" w:afterAutospacing="0"/>
      </w:pPr>
      <w:r w:rsidRPr="007F7225">
        <w:rPr>
          <w:b/>
        </w:rPr>
        <w:t>Note:</w:t>
      </w:r>
      <w:r w:rsidRPr="007F7225">
        <w:t xml:space="preserve"> Between successive loops, there are </w:t>
      </w:r>
      <w:proofErr w:type="spellStart"/>
      <w:r w:rsidRPr="007F7225">
        <w:t>interloops</w:t>
      </w:r>
      <w:proofErr w:type="spellEnd"/>
      <w:r w:rsidRPr="007F7225">
        <w:t xml:space="preserve"> of 1 cm, </w:t>
      </w:r>
      <w:r w:rsidRPr="004157FF">
        <w:rPr>
          <w:i/>
        </w:rPr>
        <w:t>i.e.</w:t>
      </w:r>
      <w:r w:rsidRPr="007F7225">
        <w:t xml:space="preserve"> segments making a physical separation between the loops. To </w:t>
      </w:r>
      <w:r w:rsidR="005C5B24" w:rsidRPr="007F7225">
        <w:t xml:space="preserve">likely </w:t>
      </w:r>
      <w:r w:rsidRPr="007F7225">
        <w:t xml:space="preserve">decrease the possible risk of cross-contamination from one loop to another, a simple ligature is placed in the middle of the interloop (0.5 cm from the distal and proximal ligature of 2 adjacent loops). This </w:t>
      </w:r>
      <w:r w:rsidR="00EA5442" w:rsidRPr="007F7225">
        <w:t>reduces the risk of a</w:t>
      </w:r>
      <w:r w:rsidRPr="007F7225">
        <w:t xml:space="preserve"> possible leaked contaminant from a loop to reach the ligature of an adjacent loop. These segments are not mandatory but will decrease the risk of cross-contamination.</w:t>
      </w:r>
    </w:p>
    <w:p w:rsidR="00B7710C" w:rsidRPr="007F7225" w:rsidRDefault="00B7710C" w:rsidP="00F77B97">
      <w:pPr>
        <w:pStyle w:val="NormalWeb"/>
        <w:spacing w:before="0" w:beforeAutospacing="0" w:after="0" w:afterAutospacing="0"/>
        <w:rPr>
          <w:b/>
          <w:highlight w:val="yellow"/>
        </w:rPr>
      </w:pPr>
    </w:p>
    <w:p w:rsidR="00F121CA" w:rsidRPr="00DF49CC" w:rsidRDefault="004D2489" w:rsidP="00F77B97">
      <w:pPr>
        <w:pStyle w:val="NormalWeb"/>
        <w:spacing w:before="0" w:beforeAutospacing="0" w:after="0" w:afterAutospacing="0"/>
        <w:rPr>
          <w:highlight w:val="yellow"/>
        </w:rPr>
      </w:pPr>
      <w:r w:rsidRPr="00DF49CC">
        <w:rPr>
          <w:highlight w:val="yellow"/>
        </w:rPr>
        <w:t>4.3</w:t>
      </w:r>
      <w:r w:rsidR="007F7225">
        <w:rPr>
          <w:highlight w:val="yellow"/>
        </w:rPr>
        <w:t>.</w:t>
      </w:r>
      <w:r w:rsidR="00CA25ED" w:rsidRPr="00DF49CC">
        <w:rPr>
          <w:highlight w:val="yellow"/>
        </w:rPr>
        <w:t xml:space="preserve"> </w:t>
      </w:r>
      <w:r w:rsidR="00F121CA" w:rsidRPr="00DF49CC">
        <w:rPr>
          <w:highlight w:val="yellow"/>
        </w:rPr>
        <w:t xml:space="preserve">Creation of subsequent loops and </w:t>
      </w:r>
      <w:proofErr w:type="spellStart"/>
      <w:r w:rsidR="00F121CA" w:rsidRPr="00DF49CC">
        <w:rPr>
          <w:highlight w:val="yellow"/>
        </w:rPr>
        <w:t>interloops</w:t>
      </w:r>
      <w:proofErr w:type="spellEnd"/>
      <w:r w:rsidR="003F6319" w:rsidRPr="00DF49CC">
        <w:rPr>
          <w:highlight w:val="yellow"/>
        </w:rPr>
        <w:t>.</w:t>
      </w:r>
    </w:p>
    <w:p w:rsidR="007723C3" w:rsidRPr="00DF49CC" w:rsidRDefault="007723C3" w:rsidP="00F77B97">
      <w:pPr>
        <w:pStyle w:val="NormalWeb"/>
        <w:spacing w:before="0" w:beforeAutospacing="0" w:after="0" w:afterAutospacing="0"/>
        <w:rPr>
          <w:highlight w:val="yellow"/>
        </w:rPr>
      </w:pPr>
    </w:p>
    <w:p w:rsidR="00CA25ED" w:rsidRPr="00DF49CC" w:rsidRDefault="00F121CA" w:rsidP="00F77B97">
      <w:pPr>
        <w:pStyle w:val="NormalWeb"/>
        <w:spacing w:before="0" w:beforeAutospacing="0" w:after="0" w:afterAutospacing="0"/>
        <w:rPr>
          <w:highlight w:val="yellow"/>
        </w:rPr>
      </w:pPr>
      <w:r w:rsidRPr="00DF49CC">
        <w:rPr>
          <w:highlight w:val="yellow"/>
        </w:rPr>
        <w:t>4.3.1</w:t>
      </w:r>
      <w:r w:rsidR="007F7225">
        <w:rPr>
          <w:highlight w:val="yellow"/>
        </w:rPr>
        <w:t>.</w:t>
      </w:r>
      <w:r w:rsidRPr="00DF49CC">
        <w:rPr>
          <w:highlight w:val="yellow"/>
        </w:rPr>
        <w:t xml:space="preserve"> </w:t>
      </w:r>
      <w:r w:rsidR="00591F10" w:rsidRPr="00DF49CC">
        <w:rPr>
          <w:highlight w:val="yellow"/>
        </w:rPr>
        <w:t>Repeat steps 4.1</w:t>
      </w:r>
      <w:r w:rsidR="00CA25ED" w:rsidRPr="00DF49CC">
        <w:rPr>
          <w:highlight w:val="yellow"/>
        </w:rPr>
        <w:t xml:space="preserve"> and 4.</w:t>
      </w:r>
      <w:r w:rsidR="00591F10" w:rsidRPr="00DF49CC">
        <w:rPr>
          <w:highlight w:val="yellow"/>
        </w:rPr>
        <w:t>2</w:t>
      </w:r>
      <w:r w:rsidR="00CA25ED" w:rsidRPr="00DF49CC">
        <w:rPr>
          <w:highlight w:val="yellow"/>
        </w:rPr>
        <w:t xml:space="preserve"> to obtain the number of desired loops.</w:t>
      </w:r>
    </w:p>
    <w:p w:rsidR="007F7225" w:rsidRPr="007F7225" w:rsidRDefault="007F7225" w:rsidP="00F77B97">
      <w:pPr>
        <w:pStyle w:val="NormalWeb"/>
        <w:spacing w:before="0" w:beforeAutospacing="0" w:after="0" w:afterAutospacing="0"/>
        <w:rPr>
          <w:b/>
          <w:highlight w:val="yellow"/>
        </w:rPr>
      </w:pPr>
    </w:p>
    <w:p w:rsidR="00CA25ED" w:rsidRPr="007F7225" w:rsidRDefault="00CA25ED" w:rsidP="00F77B97">
      <w:pPr>
        <w:pStyle w:val="NormalWeb"/>
        <w:spacing w:before="0" w:beforeAutospacing="0" w:after="0" w:afterAutospacing="0"/>
      </w:pPr>
      <w:r w:rsidRPr="007F7225">
        <w:rPr>
          <w:b/>
        </w:rPr>
        <w:t>Note:</w:t>
      </w:r>
      <w:r w:rsidR="004D2489" w:rsidRPr="007F7225">
        <w:t xml:space="preserve"> In </w:t>
      </w:r>
      <w:r w:rsidR="00EB19B2" w:rsidRPr="007F7225">
        <w:t>this</w:t>
      </w:r>
      <w:r w:rsidR="004D2489" w:rsidRPr="007F7225">
        <w:t xml:space="preserve"> exper</w:t>
      </w:r>
      <w:r w:rsidRPr="007F7225">
        <w:t xml:space="preserve">iment, 9 loops and </w:t>
      </w:r>
      <w:r w:rsidR="004D2489" w:rsidRPr="007F7225">
        <w:t xml:space="preserve">8 </w:t>
      </w:r>
      <w:proofErr w:type="spellStart"/>
      <w:r w:rsidR="004D2489" w:rsidRPr="007F7225">
        <w:t>interloops</w:t>
      </w:r>
      <w:proofErr w:type="spellEnd"/>
      <w:r w:rsidR="004D2489" w:rsidRPr="007F7225">
        <w:t xml:space="preserve"> </w:t>
      </w:r>
      <w:r w:rsidRPr="007F7225">
        <w:t>were created</w:t>
      </w:r>
      <w:r w:rsidR="004D2489" w:rsidRPr="007F7225">
        <w:t xml:space="preserve">. </w:t>
      </w:r>
      <w:r w:rsidR="00481011" w:rsidRPr="007F7225">
        <w:t xml:space="preserve">Total </w:t>
      </w:r>
      <w:r w:rsidR="00FA2E40" w:rsidRPr="007F7225">
        <w:t>length amounted</w:t>
      </w:r>
      <w:r w:rsidR="00914D58" w:rsidRPr="007F7225">
        <w:t xml:space="preserve"> to</w:t>
      </w:r>
      <w:r w:rsidR="00481011" w:rsidRPr="007F7225">
        <w:t xml:space="preserve"> </w:t>
      </w:r>
      <w:r w:rsidR="00D401EA" w:rsidRPr="007F7225">
        <w:t>26</w:t>
      </w:r>
      <w:r w:rsidR="00481011" w:rsidRPr="007F7225">
        <w:t xml:space="preserve"> cm. The</w:t>
      </w:r>
      <w:r w:rsidR="004D2489" w:rsidRPr="007F7225">
        <w:t xml:space="preserve"> number </w:t>
      </w:r>
      <w:r w:rsidR="00481011" w:rsidRPr="007F7225">
        <w:t xml:space="preserve">of loops </w:t>
      </w:r>
      <w:r w:rsidR="004D2489" w:rsidRPr="007F7225">
        <w:t xml:space="preserve">can be adjusted depending on </w:t>
      </w:r>
      <w:r w:rsidR="007723C3" w:rsidRPr="007F7225">
        <w:t>the</w:t>
      </w:r>
      <w:r w:rsidR="004D2489" w:rsidRPr="007F7225">
        <w:t xml:space="preserve"> study.</w:t>
      </w:r>
    </w:p>
    <w:p w:rsidR="004D2489" w:rsidRPr="00DF49CC" w:rsidRDefault="004D2489" w:rsidP="00F77B97">
      <w:pPr>
        <w:pStyle w:val="NormalWeb"/>
        <w:spacing w:before="0" w:beforeAutospacing="0" w:after="0" w:afterAutospacing="0"/>
        <w:rPr>
          <w:highlight w:val="yellow"/>
        </w:rPr>
      </w:pPr>
    </w:p>
    <w:p w:rsidR="00D844BB" w:rsidRPr="00DF49CC" w:rsidRDefault="007F7225" w:rsidP="007F7225">
      <w:pPr>
        <w:pStyle w:val="NormalWeb"/>
        <w:spacing w:before="0" w:beforeAutospacing="0" w:after="0" w:afterAutospacing="0"/>
        <w:rPr>
          <w:b/>
          <w:highlight w:val="yellow"/>
        </w:rPr>
      </w:pPr>
      <w:r>
        <w:rPr>
          <w:b/>
          <w:highlight w:val="yellow"/>
        </w:rPr>
        <w:t xml:space="preserve">5. </w:t>
      </w:r>
      <w:r w:rsidR="00B22B92" w:rsidRPr="00DF49CC">
        <w:rPr>
          <w:b/>
          <w:highlight w:val="yellow"/>
        </w:rPr>
        <w:t xml:space="preserve">Injection of </w:t>
      </w:r>
      <w:r w:rsidR="00B22B92" w:rsidRPr="00DF49CC">
        <w:rPr>
          <w:b/>
          <w:i/>
          <w:highlight w:val="yellow"/>
        </w:rPr>
        <w:t xml:space="preserve">Clostridium </w:t>
      </w:r>
      <w:proofErr w:type="gramStart"/>
      <w:r w:rsidR="00B22B92" w:rsidRPr="00DF49CC">
        <w:rPr>
          <w:b/>
          <w:i/>
          <w:highlight w:val="yellow"/>
        </w:rPr>
        <w:t>perfringens</w:t>
      </w:r>
      <w:proofErr w:type="gramEnd"/>
      <w:r w:rsidR="00B22B92" w:rsidRPr="00DF49CC">
        <w:rPr>
          <w:b/>
          <w:highlight w:val="yellow"/>
        </w:rPr>
        <w:t xml:space="preserve"> </w:t>
      </w:r>
      <w:r>
        <w:rPr>
          <w:b/>
          <w:highlight w:val="yellow"/>
        </w:rPr>
        <w:t>S</w:t>
      </w:r>
      <w:r w:rsidR="00B22B92" w:rsidRPr="00DF49CC">
        <w:rPr>
          <w:b/>
          <w:highlight w:val="yellow"/>
        </w:rPr>
        <w:t xml:space="preserve">trains </w:t>
      </w:r>
      <w:r>
        <w:rPr>
          <w:b/>
          <w:highlight w:val="yellow"/>
        </w:rPr>
        <w:t>I</w:t>
      </w:r>
      <w:r w:rsidR="00B22B92" w:rsidRPr="00DF49CC">
        <w:rPr>
          <w:b/>
          <w:highlight w:val="yellow"/>
        </w:rPr>
        <w:t>nto</w:t>
      </w:r>
      <w:r w:rsidR="004709A5" w:rsidRPr="00DF49CC">
        <w:rPr>
          <w:b/>
          <w:highlight w:val="yellow"/>
        </w:rPr>
        <w:t xml:space="preserve"> the</w:t>
      </w:r>
      <w:r w:rsidR="00B22B92" w:rsidRPr="00DF49CC">
        <w:rPr>
          <w:b/>
          <w:highlight w:val="yellow"/>
        </w:rPr>
        <w:t xml:space="preserve"> </w:t>
      </w:r>
      <w:r>
        <w:rPr>
          <w:b/>
          <w:highlight w:val="yellow"/>
        </w:rPr>
        <w:t>L</w:t>
      </w:r>
      <w:r w:rsidR="00B22B92" w:rsidRPr="00DF49CC">
        <w:rPr>
          <w:b/>
          <w:highlight w:val="yellow"/>
        </w:rPr>
        <w:t>oops</w:t>
      </w:r>
    </w:p>
    <w:p w:rsidR="00F121CA" w:rsidRPr="00DF49CC" w:rsidRDefault="00F121CA" w:rsidP="00F77B97">
      <w:pPr>
        <w:pStyle w:val="NormalWeb"/>
        <w:spacing w:before="0" w:beforeAutospacing="0" w:after="0" w:afterAutospacing="0"/>
        <w:rPr>
          <w:b/>
          <w:highlight w:val="yellow"/>
        </w:rPr>
      </w:pPr>
    </w:p>
    <w:p w:rsidR="00F121CA" w:rsidRPr="00DF49CC" w:rsidRDefault="00F121CA" w:rsidP="00F77B97">
      <w:pPr>
        <w:pStyle w:val="NormalWeb"/>
        <w:spacing w:before="0" w:beforeAutospacing="0" w:after="0" w:afterAutospacing="0"/>
        <w:rPr>
          <w:highlight w:val="yellow"/>
        </w:rPr>
      </w:pPr>
      <w:r w:rsidRPr="00DF49CC">
        <w:rPr>
          <w:highlight w:val="yellow"/>
        </w:rPr>
        <w:t>5.1</w:t>
      </w:r>
      <w:r w:rsidR="007F7225">
        <w:rPr>
          <w:highlight w:val="yellow"/>
        </w:rPr>
        <w:t>.</w:t>
      </w:r>
      <w:r w:rsidRPr="00DF49CC">
        <w:rPr>
          <w:highlight w:val="yellow"/>
        </w:rPr>
        <w:t xml:space="preserve"> Inject with a sterile syringe and needle</w:t>
      </w:r>
      <w:r w:rsidR="000960EA" w:rsidRPr="00DF49CC">
        <w:rPr>
          <w:highlight w:val="yellow"/>
        </w:rPr>
        <w:t xml:space="preserve"> 26</w:t>
      </w:r>
      <w:r w:rsidR="00F342F0">
        <w:rPr>
          <w:highlight w:val="yellow"/>
        </w:rPr>
        <w:t xml:space="preserve"> </w:t>
      </w:r>
      <w:r w:rsidR="000960EA" w:rsidRPr="00DF49CC">
        <w:rPr>
          <w:highlight w:val="yellow"/>
        </w:rPr>
        <w:t xml:space="preserve">G </w:t>
      </w:r>
      <w:r w:rsidRPr="00DF49CC">
        <w:rPr>
          <w:highlight w:val="yellow"/>
        </w:rPr>
        <w:t>the pathogen</w:t>
      </w:r>
      <w:r w:rsidR="007723C3" w:rsidRPr="00DF49CC">
        <w:rPr>
          <w:highlight w:val="yellow"/>
        </w:rPr>
        <w:t xml:space="preserve"> in loop no.1</w:t>
      </w:r>
      <w:r w:rsidRPr="00DF49CC">
        <w:rPr>
          <w:highlight w:val="yellow"/>
        </w:rPr>
        <w:t>.</w:t>
      </w:r>
      <w:r w:rsidR="0072754A">
        <w:rPr>
          <w:highlight w:val="yellow"/>
        </w:rPr>
        <w:t xml:space="preserve"> Gently insert</w:t>
      </w:r>
      <w:r w:rsidRPr="00DF49CC">
        <w:rPr>
          <w:highlight w:val="yellow"/>
        </w:rPr>
        <w:t xml:space="preserve"> </w:t>
      </w:r>
      <w:r w:rsidR="0072754A">
        <w:rPr>
          <w:highlight w:val="yellow"/>
        </w:rPr>
        <w:t>t</w:t>
      </w:r>
      <w:r w:rsidR="00D401EA" w:rsidRPr="00DF49CC">
        <w:rPr>
          <w:highlight w:val="yellow"/>
        </w:rPr>
        <w:t>he n</w:t>
      </w:r>
      <w:r w:rsidR="00261DAA" w:rsidRPr="00DF49CC">
        <w:rPr>
          <w:highlight w:val="yellow"/>
        </w:rPr>
        <w:t xml:space="preserve">eedle on the antimesenteric side of the intestine </w:t>
      </w:r>
      <w:r w:rsidR="00357FA7">
        <w:rPr>
          <w:highlight w:val="yellow"/>
        </w:rPr>
        <w:t>at</w:t>
      </w:r>
      <w:r w:rsidR="00261DAA" w:rsidRPr="00DF49CC">
        <w:rPr>
          <w:highlight w:val="yellow"/>
        </w:rPr>
        <w:t xml:space="preserve"> a 45° angle.</w:t>
      </w:r>
    </w:p>
    <w:p w:rsidR="007F7225" w:rsidRDefault="007F7225" w:rsidP="00F77B97">
      <w:pPr>
        <w:pStyle w:val="NormalWeb"/>
        <w:spacing w:before="0" w:beforeAutospacing="0" w:after="0" w:afterAutospacing="0"/>
        <w:rPr>
          <w:b/>
          <w:i/>
          <w:highlight w:val="yellow"/>
        </w:rPr>
      </w:pPr>
    </w:p>
    <w:p w:rsidR="00F121CA" w:rsidRPr="00F342F0" w:rsidRDefault="00F121CA" w:rsidP="00F77B97">
      <w:pPr>
        <w:pStyle w:val="NormalWeb"/>
        <w:spacing w:before="0" w:beforeAutospacing="0" w:after="0" w:afterAutospacing="0"/>
      </w:pPr>
      <w:r w:rsidRPr="00F342F0">
        <w:rPr>
          <w:b/>
        </w:rPr>
        <w:t>Note:</w:t>
      </w:r>
      <w:r w:rsidRPr="00F342F0">
        <w:t xml:space="preserve"> </w:t>
      </w:r>
      <w:r w:rsidR="00261DAA" w:rsidRPr="00F342F0">
        <w:t>I</w:t>
      </w:r>
      <w:r w:rsidRPr="00F342F0">
        <w:t xml:space="preserve">n </w:t>
      </w:r>
      <w:r w:rsidR="00D17E0D" w:rsidRPr="00F342F0">
        <w:t>this experiment</w:t>
      </w:r>
      <w:r w:rsidRPr="00F342F0">
        <w:t xml:space="preserve">, 0.2 mL </w:t>
      </w:r>
      <w:r w:rsidR="00261DAA" w:rsidRPr="00F342F0">
        <w:t>of brain heart infusion (BHI)</w:t>
      </w:r>
      <w:r w:rsidR="000960EA" w:rsidRPr="00F342F0">
        <w:t xml:space="preserve"> </w:t>
      </w:r>
      <w:r w:rsidRPr="00F342F0">
        <w:t>containing 1 x 10</w:t>
      </w:r>
      <w:r w:rsidRPr="00F342F0">
        <w:rPr>
          <w:vertAlign w:val="superscript"/>
        </w:rPr>
        <w:t>6</w:t>
      </w:r>
      <w:r w:rsidRPr="00F342F0">
        <w:t xml:space="preserve"> CFU (colony </w:t>
      </w:r>
      <w:r w:rsidRPr="00F342F0">
        <w:lastRenderedPageBreak/>
        <w:t xml:space="preserve">forming units) of </w:t>
      </w:r>
      <w:r w:rsidRPr="00F342F0">
        <w:rPr>
          <w:i/>
        </w:rPr>
        <w:t>C</w:t>
      </w:r>
      <w:r w:rsidR="008C65C8" w:rsidRPr="00F342F0">
        <w:rPr>
          <w:i/>
        </w:rPr>
        <w:t>.</w:t>
      </w:r>
      <w:r w:rsidRPr="00F342F0">
        <w:rPr>
          <w:i/>
        </w:rPr>
        <w:t xml:space="preserve"> perfringens</w:t>
      </w:r>
      <w:r w:rsidR="00261DAA" w:rsidRPr="00F342F0">
        <w:t xml:space="preserve"> </w:t>
      </w:r>
      <w:r w:rsidR="00F929BA" w:rsidRPr="00F342F0">
        <w:t xml:space="preserve">in the mid-log growth phase </w:t>
      </w:r>
      <w:r w:rsidR="00261DAA" w:rsidRPr="00F342F0">
        <w:t>was</w:t>
      </w:r>
      <w:r w:rsidRPr="00F342F0">
        <w:t xml:space="preserve"> injected in each loop.</w:t>
      </w:r>
      <w:r w:rsidR="00EA5442" w:rsidRPr="00F342F0">
        <w:t xml:space="preserve"> </w:t>
      </w:r>
      <w:r w:rsidR="00F342F0">
        <w:t>5</w:t>
      </w:r>
      <w:r w:rsidR="00EA5442" w:rsidRPr="00F342F0">
        <w:t xml:space="preserve"> different strains were injected in 5 different loops and the 4 remaining loops were injected with a negative control containing no bacteria (</w:t>
      </w:r>
      <w:r w:rsidR="0027521D" w:rsidRPr="00F342F0">
        <w:t xml:space="preserve">sterile </w:t>
      </w:r>
      <w:r w:rsidR="00EA5442" w:rsidRPr="00F342F0">
        <w:t>BHI)</w:t>
      </w:r>
      <w:r w:rsidR="004709A5" w:rsidRPr="00F342F0">
        <w:t>, altern</w:t>
      </w:r>
      <w:r w:rsidR="00D17E0D" w:rsidRPr="00F342F0">
        <w:t>at</w:t>
      </w:r>
      <w:r w:rsidR="004709A5" w:rsidRPr="00F342F0">
        <w:t xml:space="preserve">ing pathogens and </w:t>
      </w:r>
      <w:r w:rsidR="0027521D" w:rsidRPr="00F342F0">
        <w:t xml:space="preserve">sterile </w:t>
      </w:r>
      <w:r w:rsidR="004709A5" w:rsidRPr="00F342F0">
        <w:t>BHI</w:t>
      </w:r>
      <w:r w:rsidR="00990D4E" w:rsidRPr="00F342F0">
        <w:t xml:space="preserve"> loops</w:t>
      </w:r>
      <w:r w:rsidR="00EA5442" w:rsidRPr="00F342F0">
        <w:t>.</w:t>
      </w:r>
    </w:p>
    <w:p w:rsidR="007723C3" w:rsidRPr="00DF49CC" w:rsidRDefault="007723C3" w:rsidP="00F77B97">
      <w:pPr>
        <w:pStyle w:val="NormalWeb"/>
        <w:spacing w:before="0" w:beforeAutospacing="0" w:after="0" w:afterAutospacing="0"/>
        <w:rPr>
          <w:i/>
          <w:highlight w:val="yellow"/>
        </w:rPr>
      </w:pPr>
    </w:p>
    <w:p w:rsidR="00F121CA" w:rsidRPr="00DF49CC" w:rsidRDefault="00EA5442" w:rsidP="00F77B97">
      <w:pPr>
        <w:pStyle w:val="NormalWeb"/>
        <w:spacing w:before="0" w:beforeAutospacing="0" w:after="0" w:afterAutospacing="0"/>
        <w:rPr>
          <w:highlight w:val="yellow"/>
        </w:rPr>
      </w:pPr>
      <w:r w:rsidRPr="00DF49CC">
        <w:rPr>
          <w:highlight w:val="yellow"/>
        </w:rPr>
        <w:t>5.2</w:t>
      </w:r>
      <w:r w:rsidR="007F7225">
        <w:rPr>
          <w:highlight w:val="yellow"/>
        </w:rPr>
        <w:t>.</w:t>
      </w:r>
      <w:r w:rsidRPr="00DF49CC">
        <w:rPr>
          <w:highlight w:val="yellow"/>
        </w:rPr>
        <w:t xml:space="preserve"> </w:t>
      </w:r>
      <w:r w:rsidR="007723C3" w:rsidRPr="00DF49CC">
        <w:rPr>
          <w:highlight w:val="yellow"/>
        </w:rPr>
        <w:t xml:space="preserve">Repeat step </w:t>
      </w:r>
      <w:r w:rsidR="00591F10" w:rsidRPr="00DF49CC">
        <w:rPr>
          <w:highlight w:val="yellow"/>
        </w:rPr>
        <w:t>5.</w:t>
      </w:r>
      <w:r w:rsidR="007723C3" w:rsidRPr="00DF49CC">
        <w:rPr>
          <w:highlight w:val="yellow"/>
        </w:rPr>
        <w:t xml:space="preserve">1 </w:t>
      </w:r>
      <w:r w:rsidR="00FF6B9D" w:rsidRPr="00DF49CC">
        <w:rPr>
          <w:highlight w:val="yellow"/>
        </w:rPr>
        <w:t>to inject all loops.</w:t>
      </w:r>
    </w:p>
    <w:p w:rsidR="007723C3" w:rsidRPr="00DF49CC" w:rsidRDefault="007723C3" w:rsidP="00F77B97">
      <w:pPr>
        <w:pStyle w:val="NormalWeb"/>
        <w:spacing w:before="0" w:beforeAutospacing="0" w:after="0" w:afterAutospacing="0"/>
        <w:rPr>
          <w:highlight w:val="yellow"/>
        </w:rPr>
      </w:pPr>
    </w:p>
    <w:p w:rsidR="007723C3" w:rsidRPr="00DF49CC" w:rsidRDefault="007723C3" w:rsidP="00F77B97">
      <w:pPr>
        <w:pStyle w:val="NormalWeb"/>
        <w:spacing w:before="0" w:beforeAutospacing="0" w:after="0" w:afterAutospacing="0"/>
        <w:rPr>
          <w:highlight w:val="yellow"/>
        </w:rPr>
      </w:pPr>
      <w:r w:rsidRPr="00DF49CC">
        <w:rPr>
          <w:highlight w:val="yellow"/>
        </w:rPr>
        <w:t>5.3</w:t>
      </w:r>
      <w:r w:rsidR="007F7225">
        <w:rPr>
          <w:highlight w:val="yellow"/>
        </w:rPr>
        <w:t>.</w:t>
      </w:r>
      <w:r w:rsidRPr="00DF49CC">
        <w:rPr>
          <w:highlight w:val="yellow"/>
        </w:rPr>
        <w:t xml:space="preserve"> </w:t>
      </w:r>
      <w:r w:rsidR="004709A5" w:rsidRPr="00DF49CC">
        <w:rPr>
          <w:highlight w:val="yellow"/>
        </w:rPr>
        <w:t>Gently r</w:t>
      </w:r>
      <w:r w:rsidRPr="00DF49CC">
        <w:rPr>
          <w:highlight w:val="yellow"/>
        </w:rPr>
        <w:t>eplace the intestinal tract in the dorsal area of the abdominal cavity, under</w:t>
      </w:r>
      <w:r w:rsidR="004709A5" w:rsidRPr="00DF49CC">
        <w:rPr>
          <w:highlight w:val="yellow"/>
        </w:rPr>
        <w:t>neath</w:t>
      </w:r>
      <w:r w:rsidRPr="00DF49CC">
        <w:rPr>
          <w:highlight w:val="yellow"/>
        </w:rPr>
        <w:t xml:space="preserve"> the </w:t>
      </w:r>
      <w:r w:rsidR="00F342F0" w:rsidRPr="00DF49CC">
        <w:rPr>
          <w:highlight w:val="yellow"/>
        </w:rPr>
        <w:t>air sacs</w:t>
      </w:r>
      <w:r w:rsidRPr="00DF49CC">
        <w:rPr>
          <w:highlight w:val="yellow"/>
        </w:rPr>
        <w:t>.</w:t>
      </w:r>
    </w:p>
    <w:p w:rsidR="007723C3" w:rsidRPr="00DF49CC" w:rsidRDefault="007723C3" w:rsidP="00F77B97">
      <w:pPr>
        <w:pStyle w:val="NormalWeb"/>
        <w:spacing w:before="0" w:beforeAutospacing="0" w:after="0" w:afterAutospacing="0"/>
        <w:rPr>
          <w:highlight w:val="yellow"/>
        </w:rPr>
      </w:pPr>
    </w:p>
    <w:p w:rsidR="00B22B92" w:rsidRPr="00DF49CC" w:rsidRDefault="007F7225" w:rsidP="007F7225">
      <w:pPr>
        <w:pStyle w:val="NormalWeb"/>
        <w:spacing w:before="0" w:beforeAutospacing="0" w:after="0" w:afterAutospacing="0"/>
        <w:rPr>
          <w:b/>
          <w:highlight w:val="yellow"/>
        </w:rPr>
      </w:pPr>
      <w:r>
        <w:rPr>
          <w:b/>
          <w:highlight w:val="yellow"/>
        </w:rPr>
        <w:t xml:space="preserve">6. </w:t>
      </w:r>
      <w:r w:rsidR="00B22B92" w:rsidRPr="00DF49CC">
        <w:rPr>
          <w:b/>
          <w:highlight w:val="yellow"/>
        </w:rPr>
        <w:t xml:space="preserve">Closure of the </w:t>
      </w:r>
      <w:r w:rsidR="00F342F0">
        <w:rPr>
          <w:b/>
          <w:highlight w:val="yellow"/>
        </w:rPr>
        <w:t>A</w:t>
      </w:r>
      <w:r w:rsidR="00B22B92" w:rsidRPr="00DF49CC">
        <w:rPr>
          <w:b/>
          <w:highlight w:val="yellow"/>
        </w:rPr>
        <w:t xml:space="preserve">bdominal </w:t>
      </w:r>
      <w:r w:rsidR="00F342F0">
        <w:rPr>
          <w:b/>
          <w:highlight w:val="yellow"/>
        </w:rPr>
        <w:t>C</w:t>
      </w:r>
      <w:r w:rsidR="00B22B92" w:rsidRPr="00DF49CC">
        <w:rPr>
          <w:b/>
          <w:highlight w:val="yellow"/>
        </w:rPr>
        <w:t>avity</w:t>
      </w:r>
    </w:p>
    <w:p w:rsidR="007723C3" w:rsidRPr="00DF49CC" w:rsidRDefault="007723C3" w:rsidP="00F77B97">
      <w:pPr>
        <w:pStyle w:val="NormalWeb"/>
        <w:spacing w:before="0" w:beforeAutospacing="0" w:after="0" w:afterAutospacing="0"/>
        <w:rPr>
          <w:b/>
          <w:highlight w:val="yellow"/>
        </w:rPr>
      </w:pPr>
    </w:p>
    <w:p w:rsidR="007723C3" w:rsidRPr="00DF49CC" w:rsidRDefault="007723C3" w:rsidP="00F77B97">
      <w:pPr>
        <w:pStyle w:val="NormalWeb"/>
        <w:spacing w:before="0" w:beforeAutospacing="0" w:after="0" w:afterAutospacing="0"/>
        <w:rPr>
          <w:highlight w:val="yellow"/>
        </w:rPr>
      </w:pPr>
      <w:r w:rsidRPr="00DF49CC">
        <w:rPr>
          <w:highlight w:val="yellow"/>
        </w:rPr>
        <w:t>6.1</w:t>
      </w:r>
      <w:r w:rsidR="007F7225">
        <w:rPr>
          <w:highlight w:val="yellow"/>
        </w:rPr>
        <w:t>.</w:t>
      </w:r>
      <w:r w:rsidRPr="00DF49CC">
        <w:rPr>
          <w:highlight w:val="yellow"/>
        </w:rPr>
        <w:t xml:space="preserve"> </w:t>
      </w:r>
      <w:r w:rsidR="00357FA7">
        <w:rPr>
          <w:highlight w:val="yellow"/>
        </w:rPr>
        <w:t>The s</w:t>
      </w:r>
      <w:r w:rsidRPr="00DF49CC">
        <w:rPr>
          <w:highlight w:val="yellow"/>
        </w:rPr>
        <w:t>uture of the peritoneum and abdominal muscles</w:t>
      </w:r>
      <w:r w:rsidR="00FF6B9D" w:rsidRPr="00DF49CC">
        <w:rPr>
          <w:highlight w:val="yellow"/>
        </w:rPr>
        <w:t>.</w:t>
      </w:r>
    </w:p>
    <w:p w:rsidR="007723C3" w:rsidRPr="00DF49CC" w:rsidRDefault="007723C3" w:rsidP="00F77B97">
      <w:pPr>
        <w:pStyle w:val="NormalWeb"/>
        <w:spacing w:before="0" w:beforeAutospacing="0" w:after="0" w:afterAutospacing="0"/>
        <w:rPr>
          <w:highlight w:val="yellow"/>
        </w:rPr>
      </w:pPr>
    </w:p>
    <w:p w:rsidR="007723C3" w:rsidRPr="00DF49CC" w:rsidRDefault="007723C3" w:rsidP="00F77B97">
      <w:pPr>
        <w:pStyle w:val="NormalWeb"/>
        <w:spacing w:before="0" w:beforeAutospacing="0" w:after="0" w:afterAutospacing="0"/>
        <w:rPr>
          <w:highlight w:val="yellow"/>
        </w:rPr>
      </w:pPr>
      <w:r w:rsidRPr="00DF49CC">
        <w:rPr>
          <w:highlight w:val="yellow"/>
        </w:rPr>
        <w:t>6.1.1</w:t>
      </w:r>
      <w:r w:rsidR="007F7225">
        <w:rPr>
          <w:highlight w:val="yellow"/>
        </w:rPr>
        <w:t>.</w:t>
      </w:r>
      <w:r w:rsidRPr="00DF49CC">
        <w:rPr>
          <w:highlight w:val="yellow"/>
        </w:rPr>
        <w:t xml:space="preserve"> </w:t>
      </w:r>
      <w:r w:rsidR="006A58E8" w:rsidRPr="00DF49CC">
        <w:rPr>
          <w:highlight w:val="yellow"/>
        </w:rPr>
        <w:t>Suture t</w:t>
      </w:r>
      <w:r w:rsidR="0060066F" w:rsidRPr="00DF49CC">
        <w:rPr>
          <w:highlight w:val="yellow"/>
        </w:rPr>
        <w:t xml:space="preserve">he peritoneum and abdominal muscles along the pelvis (made in step 3.3) </w:t>
      </w:r>
      <w:r w:rsidR="006A58E8" w:rsidRPr="00DF49CC">
        <w:rPr>
          <w:highlight w:val="yellow"/>
        </w:rPr>
        <w:t>with</w:t>
      </w:r>
      <w:r w:rsidR="0060066F" w:rsidRPr="00DF49CC">
        <w:rPr>
          <w:highlight w:val="yellow"/>
        </w:rPr>
        <w:t xml:space="preserve"> a simple continuous suture pattern u</w:t>
      </w:r>
      <w:r w:rsidRPr="00DF49CC">
        <w:rPr>
          <w:highlight w:val="yellow"/>
        </w:rPr>
        <w:t>sing a</w:t>
      </w:r>
      <w:r w:rsidR="005F4D45" w:rsidRPr="00DF49CC">
        <w:rPr>
          <w:highlight w:val="yellow"/>
        </w:rPr>
        <w:t xml:space="preserve"> polyglactin</w:t>
      </w:r>
      <w:r w:rsidRPr="00DF49CC">
        <w:rPr>
          <w:highlight w:val="yellow"/>
        </w:rPr>
        <w:t xml:space="preserve"> m</w:t>
      </w:r>
      <w:r w:rsidR="00390BF4" w:rsidRPr="00DF49CC">
        <w:rPr>
          <w:highlight w:val="yellow"/>
        </w:rPr>
        <w:t>ulti</w:t>
      </w:r>
      <w:r w:rsidRPr="00DF49CC">
        <w:rPr>
          <w:highlight w:val="yellow"/>
        </w:rPr>
        <w:t>filament</w:t>
      </w:r>
      <w:r w:rsidR="0060066F" w:rsidRPr="00DF49CC">
        <w:rPr>
          <w:highlight w:val="yellow"/>
        </w:rPr>
        <w:t xml:space="preserve"> synthetic absorbable</w:t>
      </w:r>
      <w:r w:rsidRPr="00DF49CC">
        <w:rPr>
          <w:highlight w:val="yellow"/>
        </w:rPr>
        <w:t xml:space="preserve"> material</w:t>
      </w:r>
      <w:r w:rsidR="0060066F" w:rsidRPr="00DF49CC">
        <w:rPr>
          <w:highlight w:val="yellow"/>
        </w:rPr>
        <w:t>.</w:t>
      </w:r>
    </w:p>
    <w:p w:rsidR="007723C3" w:rsidRPr="00DF49CC" w:rsidRDefault="007723C3" w:rsidP="00F77B97">
      <w:pPr>
        <w:pStyle w:val="NormalWeb"/>
        <w:spacing w:before="0" w:beforeAutospacing="0" w:after="0" w:afterAutospacing="0"/>
        <w:rPr>
          <w:highlight w:val="yellow"/>
        </w:rPr>
      </w:pPr>
    </w:p>
    <w:p w:rsidR="007723C3" w:rsidRPr="00DF49CC" w:rsidRDefault="007723C3" w:rsidP="00F77B97">
      <w:pPr>
        <w:pStyle w:val="NormalWeb"/>
        <w:spacing w:before="0" w:beforeAutospacing="0" w:after="0" w:afterAutospacing="0"/>
        <w:rPr>
          <w:highlight w:val="yellow"/>
        </w:rPr>
      </w:pPr>
      <w:r w:rsidRPr="00DF49CC">
        <w:rPr>
          <w:highlight w:val="yellow"/>
        </w:rPr>
        <w:t>6.1.2</w:t>
      </w:r>
      <w:r w:rsidR="007F7225">
        <w:rPr>
          <w:highlight w:val="yellow"/>
        </w:rPr>
        <w:t>.</w:t>
      </w:r>
      <w:r w:rsidRPr="00DF49CC">
        <w:rPr>
          <w:highlight w:val="yellow"/>
        </w:rPr>
        <w:t xml:space="preserve"> </w:t>
      </w:r>
      <w:r w:rsidR="006A58E8" w:rsidRPr="00DF49CC">
        <w:rPr>
          <w:highlight w:val="yellow"/>
        </w:rPr>
        <w:t>Suture t</w:t>
      </w:r>
      <w:r w:rsidR="004832C9" w:rsidRPr="00DF49CC">
        <w:rPr>
          <w:highlight w:val="yellow"/>
        </w:rPr>
        <w:t>he peritoneum and abdominal muscles from the sternum to the cloaca (made in step 3.3</w:t>
      </w:r>
      <w:r w:rsidR="007F7225">
        <w:rPr>
          <w:highlight w:val="yellow"/>
        </w:rPr>
        <w:t>.</w:t>
      </w:r>
      <w:r w:rsidR="004832C9" w:rsidRPr="00DF49CC">
        <w:rPr>
          <w:highlight w:val="yellow"/>
        </w:rPr>
        <w:t xml:space="preserve"> </w:t>
      </w:r>
      <w:r w:rsidR="006A58E8" w:rsidRPr="00DF49CC">
        <w:rPr>
          <w:highlight w:val="yellow"/>
        </w:rPr>
        <w:t>with</w:t>
      </w:r>
      <w:r w:rsidR="004832C9" w:rsidRPr="00DF49CC">
        <w:rPr>
          <w:highlight w:val="yellow"/>
        </w:rPr>
        <w:t xml:space="preserve"> a simple continuous suture pattern using a </w:t>
      </w:r>
      <w:r w:rsidR="005F4D45" w:rsidRPr="00DF49CC">
        <w:rPr>
          <w:highlight w:val="yellow"/>
        </w:rPr>
        <w:t xml:space="preserve">polyglactin </w:t>
      </w:r>
      <w:r w:rsidR="004832C9" w:rsidRPr="00DF49CC">
        <w:rPr>
          <w:highlight w:val="yellow"/>
        </w:rPr>
        <w:t>multifilament synthetic absorbable material</w:t>
      </w:r>
      <w:r w:rsidR="005F4D45" w:rsidRPr="00DF49CC">
        <w:rPr>
          <w:highlight w:val="yellow"/>
        </w:rPr>
        <w:t>.</w:t>
      </w:r>
    </w:p>
    <w:p w:rsidR="007723C3" w:rsidRPr="00DF49CC" w:rsidRDefault="007723C3" w:rsidP="00F77B97">
      <w:pPr>
        <w:pStyle w:val="NormalWeb"/>
        <w:spacing w:before="0" w:beforeAutospacing="0" w:after="0" w:afterAutospacing="0"/>
        <w:rPr>
          <w:highlight w:val="yellow"/>
        </w:rPr>
      </w:pPr>
    </w:p>
    <w:p w:rsidR="007723C3" w:rsidRPr="00DF49CC" w:rsidRDefault="007723C3" w:rsidP="00F77B97">
      <w:pPr>
        <w:pStyle w:val="NormalWeb"/>
        <w:spacing w:before="0" w:beforeAutospacing="0" w:after="0" w:afterAutospacing="0"/>
        <w:rPr>
          <w:highlight w:val="yellow"/>
        </w:rPr>
      </w:pPr>
      <w:r w:rsidRPr="00DF49CC">
        <w:rPr>
          <w:highlight w:val="yellow"/>
        </w:rPr>
        <w:t>6.2</w:t>
      </w:r>
      <w:r w:rsidR="007F7225">
        <w:rPr>
          <w:highlight w:val="yellow"/>
        </w:rPr>
        <w:t xml:space="preserve">. </w:t>
      </w:r>
      <w:r w:rsidR="00357FA7">
        <w:rPr>
          <w:highlight w:val="yellow"/>
        </w:rPr>
        <w:t>The s</w:t>
      </w:r>
      <w:r w:rsidRPr="00DF49CC">
        <w:rPr>
          <w:highlight w:val="yellow"/>
        </w:rPr>
        <w:t>uture of the skin</w:t>
      </w:r>
      <w:r w:rsidR="00FF6B9D" w:rsidRPr="00DF49CC">
        <w:rPr>
          <w:highlight w:val="yellow"/>
        </w:rPr>
        <w:t>.</w:t>
      </w:r>
    </w:p>
    <w:p w:rsidR="006F0FDB" w:rsidRPr="00DF49CC" w:rsidRDefault="006F0FDB" w:rsidP="00F77B97">
      <w:pPr>
        <w:pStyle w:val="NormalWeb"/>
        <w:spacing w:before="0" w:beforeAutospacing="0" w:after="0" w:afterAutospacing="0"/>
        <w:rPr>
          <w:highlight w:val="yellow"/>
        </w:rPr>
      </w:pPr>
    </w:p>
    <w:p w:rsidR="006F0FDB" w:rsidRPr="00DF49CC" w:rsidRDefault="006F0FDB" w:rsidP="00F77B97">
      <w:pPr>
        <w:pStyle w:val="NormalWeb"/>
        <w:spacing w:before="0" w:beforeAutospacing="0" w:after="0" w:afterAutospacing="0"/>
        <w:rPr>
          <w:highlight w:val="yellow"/>
        </w:rPr>
      </w:pPr>
      <w:r w:rsidRPr="00DF49CC">
        <w:rPr>
          <w:highlight w:val="yellow"/>
        </w:rPr>
        <w:t>6.2.1</w:t>
      </w:r>
      <w:r w:rsidR="007F7225">
        <w:rPr>
          <w:highlight w:val="yellow"/>
        </w:rPr>
        <w:t>.</w:t>
      </w:r>
      <w:r w:rsidR="00F14F84">
        <w:rPr>
          <w:highlight w:val="yellow"/>
        </w:rPr>
        <w:t xml:space="preserve"> </w:t>
      </w:r>
      <w:r w:rsidRPr="00DF49CC">
        <w:rPr>
          <w:highlight w:val="yellow"/>
        </w:rPr>
        <w:t xml:space="preserve">Using a </w:t>
      </w:r>
      <w:r w:rsidR="005F4D45" w:rsidRPr="00DF49CC">
        <w:rPr>
          <w:highlight w:val="yellow"/>
        </w:rPr>
        <w:t xml:space="preserve">polyglactin </w:t>
      </w:r>
      <w:r w:rsidR="00390BF4" w:rsidRPr="00DF49CC">
        <w:rPr>
          <w:highlight w:val="yellow"/>
        </w:rPr>
        <w:t>multifilament</w:t>
      </w:r>
      <w:r w:rsidRPr="00DF49CC">
        <w:rPr>
          <w:highlight w:val="yellow"/>
        </w:rPr>
        <w:t xml:space="preserve"> </w:t>
      </w:r>
      <w:r w:rsidR="004832C9" w:rsidRPr="00DF49CC">
        <w:rPr>
          <w:highlight w:val="yellow"/>
        </w:rPr>
        <w:t xml:space="preserve">synthetic </w:t>
      </w:r>
      <w:r w:rsidRPr="00DF49CC">
        <w:rPr>
          <w:highlight w:val="yellow"/>
        </w:rPr>
        <w:t>material and a simple continuous suture pattern, close the incision of the skin a</w:t>
      </w:r>
      <w:r w:rsidR="00591F10" w:rsidRPr="00DF49CC">
        <w:rPr>
          <w:highlight w:val="yellow"/>
        </w:rPr>
        <w:t>long the pelvis made in step 3.2</w:t>
      </w:r>
      <w:r w:rsidRPr="00DF49CC">
        <w:rPr>
          <w:highlight w:val="yellow"/>
        </w:rPr>
        <w:t>.</w:t>
      </w:r>
    </w:p>
    <w:p w:rsidR="006F0FDB" w:rsidRPr="00DF49CC" w:rsidRDefault="006F0FDB" w:rsidP="00F77B97">
      <w:pPr>
        <w:pStyle w:val="NormalWeb"/>
        <w:spacing w:before="0" w:beforeAutospacing="0" w:after="0" w:afterAutospacing="0"/>
        <w:rPr>
          <w:highlight w:val="yellow"/>
        </w:rPr>
      </w:pPr>
    </w:p>
    <w:p w:rsidR="006F0FDB" w:rsidRPr="00DF49CC" w:rsidRDefault="006F0FDB" w:rsidP="00F77B97">
      <w:pPr>
        <w:pStyle w:val="NormalWeb"/>
        <w:spacing w:before="0" w:beforeAutospacing="0" w:after="0" w:afterAutospacing="0"/>
        <w:rPr>
          <w:highlight w:val="yellow"/>
        </w:rPr>
      </w:pPr>
      <w:r w:rsidRPr="00DF49CC">
        <w:rPr>
          <w:highlight w:val="yellow"/>
        </w:rPr>
        <w:t>6.2.2</w:t>
      </w:r>
      <w:r w:rsidR="007F7225">
        <w:rPr>
          <w:highlight w:val="yellow"/>
        </w:rPr>
        <w:t>.</w:t>
      </w:r>
      <w:r w:rsidRPr="00DF49CC">
        <w:rPr>
          <w:highlight w:val="yellow"/>
        </w:rPr>
        <w:t xml:space="preserve"> Using </w:t>
      </w:r>
      <w:r w:rsidR="005F4D45" w:rsidRPr="00DF49CC">
        <w:rPr>
          <w:highlight w:val="yellow"/>
        </w:rPr>
        <w:t>the same</w:t>
      </w:r>
      <w:r w:rsidRPr="00DF49CC">
        <w:rPr>
          <w:highlight w:val="yellow"/>
        </w:rPr>
        <w:t xml:space="preserve"> </w:t>
      </w:r>
      <w:r w:rsidR="00390BF4" w:rsidRPr="00DF49CC">
        <w:rPr>
          <w:highlight w:val="yellow"/>
        </w:rPr>
        <w:t>multifilament</w:t>
      </w:r>
      <w:r w:rsidRPr="00DF49CC">
        <w:rPr>
          <w:highlight w:val="yellow"/>
        </w:rPr>
        <w:t xml:space="preserve"> ligature material and a simple continuous suture pattern, close the incision of the skin from the sternu</w:t>
      </w:r>
      <w:r w:rsidR="00591F10" w:rsidRPr="00DF49CC">
        <w:rPr>
          <w:highlight w:val="yellow"/>
        </w:rPr>
        <w:t>m to the cloaca made in step 3.2</w:t>
      </w:r>
      <w:r w:rsidRPr="00DF49CC">
        <w:rPr>
          <w:highlight w:val="yellow"/>
        </w:rPr>
        <w:t>.</w:t>
      </w:r>
    </w:p>
    <w:p w:rsidR="007723C3" w:rsidRPr="00DF49CC" w:rsidRDefault="007723C3" w:rsidP="00F77B97">
      <w:pPr>
        <w:pStyle w:val="NormalWeb"/>
        <w:spacing w:before="0" w:beforeAutospacing="0" w:after="0" w:afterAutospacing="0"/>
        <w:rPr>
          <w:highlight w:val="yellow"/>
        </w:rPr>
      </w:pPr>
    </w:p>
    <w:p w:rsidR="00B22B92" w:rsidRPr="00DF49CC" w:rsidRDefault="007F7225" w:rsidP="007F7225">
      <w:pPr>
        <w:pStyle w:val="NormalWeb"/>
        <w:spacing w:before="0" w:beforeAutospacing="0" w:after="0" w:afterAutospacing="0"/>
        <w:rPr>
          <w:b/>
          <w:highlight w:val="yellow"/>
        </w:rPr>
      </w:pPr>
      <w:r>
        <w:rPr>
          <w:b/>
          <w:highlight w:val="yellow"/>
        </w:rPr>
        <w:t xml:space="preserve">7. </w:t>
      </w:r>
      <w:r w:rsidR="00B22B92" w:rsidRPr="00DF49CC">
        <w:rPr>
          <w:b/>
          <w:highlight w:val="yellow"/>
        </w:rPr>
        <w:t>Conclusion</w:t>
      </w:r>
    </w:p>
    <w:p w:rsidR="006F0FDB" w:rsidRPr="00DF49CC" w:rsidRDefault="006F0FDB" w:rsidP="00F77B97">
      <w:pPr>
        <w:pStyle w:val="NormalWeb"/>
        <w:spacing w:before="0" w:beforeAutospacing="0" w:after="0" w:afterAutospacing="0"/>
        <w:rPr>
          <w:b/>
          <w:highlight w:val="yellow"/>
        </w:rPr>
      </w:pPr>
    </w:p>
    <w:p w:rsidR="006F0FDB" w:rsidRPr="00DF49CC" w:rsidRDefault="006F0FDB" w:rsidP="00F77B97">
      <w:pPr>
        <w:pStyle w:val="NormalWeb"/>
        <w:spacing w:before="0" w:beforeAutospacing="0" w:after="0" w:afterAutospacing="0"/>
        <w:rPr>
          <w:highlight w:val="yellow"/>
        </w:rPr>
      </w:pPr>
      <w:r w:rsidRPr="00DF49CC">
        <w:rPr>
          <w:highlight w:val="yellow"/>
        </w:rPr>
        <w:t>7.1</w:t>
      </w:r>
      <w:r w:rsidR="007F7225">
        <w:rPr>
          <w:highlight w:val="yellow"/>
        </w:rPr>
        <w:t>.</w:t>
      </w:r>
      <w:r w:rsidRPr="00DF49CC">
        <w:rPr>
          <w:highlight w:val="yellow"/>
        </w:rPr>
        <w:t xml:space="preserve"> After the surgical procedures, </w:t>
      </w:r>
      <w:r w:rsidR="008C65C8" w:rsidRPr="00DF49CC">
        <w:rPr>
          <w:highlight w:val="yellow"/>
        </w:rPr>
        <w:t>keep the chicken under</w:t>
      </w:r>
      <w:r w:rsidRPr="00DF49CC">
        <w:rPr>
          <w:highlight w:val="yellow"/>
        </w:rPr>
        <w:t xml:space="preserve"> general anesthesia with proper use of analgesics to </w:t>
      </w:r>
      <w:r w:rsidR="008C65C8" w:rsidRPr="00DF49CC">
        <w:rPr>
          <w:highlight w:val="yellow"/>
        </w:rPr>
        <w:t>minimize animal</w:t>
      </w:r>
      <w:r w:rsidRPr="00DF49CC">
        <w:rPr>
          <w:highlight w:val="yellow"/>
        </w:rPr>
        <w:t xml:space="preserve"> pain during the infection time.</w:t>
      </w:r>
      <w:r w:rsidR="00F342F0">
        <w:rPr>
          <w:highlight w:val="yellow"/>
        </w:rPr>
        <w:t xml:space="preserve"> </w:t>
      </w:r>
      <w:r w:rsidR="0072754A">
        <w:rPr>
          <w:highlight w:val="yellow"/>
        </w:rPr>
        <w:t>Continue a</w:t>
      </w:r>
      <w:r w:rsidRPr="00DF49CC">
        <w:rPr>
          <w:highlight w:val="yellow"/>
        </w:rPr>
        <w:t>nesthetic monitoring</w:t>
      </w:r>
      <w:r w:rsidR="0072754A">
        <w:rPr>
          <w:highlight w:val="yellow"/>
        </w:rPr>
        <w:t xml:space="preserve"> </w:t>
      </w:r>
      <w:r w:rsidRPr="00DF49CC">
        <w:rPr>
          <w:highlight w:val="yellow"/>
        </w:rPr>
        <w:t xml:space="preserve">to ensure an adequate </w:t>
      </w:r>
      <w:r w:rsidR="004709A5" w:rsidRPr="00DF49CC">
        <w:rPr>
          <w:highlight w:val="yellow"/>
        </w:rPr>
        <w:t>anesthesia level</w:t>
      </w:r>
      <w:r w:rsidRPr="00DF49CC">
        <w:rPr>
          <w:highlight w:val="yellow"/>
        </w:rPr>
        <w:t>.</w:t>
      </w:r>
    </w:p>
    <w:p w:rsidR="006F0FDB" w:rsidRPr="00DF49CC" w:rsidRDefault="006F0FDB" w:rsidP="00F77B97">
      <w:pPr>
        <w:pStyle w:val="NormalWeb"/>
        <w:spacing w:before="0" w:beforeAutospacing="0" w:after="0" w:afterAutospacing="0"/>
        <w:rPr>
          <w:highlight w:val="yellow"/>
        </w:rPr>
      </w:pPr>
    </w:p>
    <w:p w:rsidR="006F0FDB" w:rsidRPr="00DF49CC" w:rsidRDefault="006F0FDB" w:rsidP="00F77B97">
      <w:pPr>
        <w:pStyle w:val="NormalWeb"/>
        <w:spacing w:before="0" w:beforeAutospacing="0" w:after="0" w:afterAutospacing="0"/>
        <w:rPr>
          <w:highlight w:val="yellow"/>
        </w:rPr>
      </w:pPr>
      <w:r w:rsidRPr="0072754A">
        <w:t>7.2</w:t>
      </w:r>
      <w:r w:rsidR="007F7225" w:rsidRPr="0072754A">
        <w:t xml:space="preserve">. </w:t>
      </w:r>
      <w:r w:rsidRPr="0072754A">
        <w:t xml:space="preserve">After the </w:t>
      </w:r>
      <w:r w:rsidR="00591F10" w:rsidRPr="0072754A">
        <w:t xml:space="preserve">desired </w:t>
      </w:r>
      <w:r w:rsidRPr="0072754A">
        <w:t>infection time, humanely euthanize</w:t>
      </w:r>
      <w:r w:rsidR="008C65C8" w:rsidRPr="0072754A">
        <w:t xml:space="preserve"> the chicken </w:t>
      </w:r>
      <w:r w:rsidRPr="0072754A">
        <w:t>by cervical dislocation under general anesthesia.</w:t>
      </w:r>
    </w:p>
    <w:p w:rsidR="00F342F0" w:rsidRPr="00F342F0" w:rsidRDefault="00F342F0" w:rsidP="00F77B97">
      <w:pPr>
        <w:pStyle w:val="NormalWeb"/>
        <w:spacing w:before="0" w:beforeAutospacing="0" w:after="0" w:afterAutospacing="0"/>
        <w:rPr>
          <w:b/>
          <w:i/>
        </w:rPr>
      </w:pPr>
    </w:p>
    <w:p w:rsidR="006F0FDB" w:rsidRPr="00F342F0" w:rsidRDefault="006F0FDB" w:rsidP="00F77B97">
      <w:pPr>
        <w:pStyle w:val="NormalWeb"/>
        <w:spacing w:before="0" w:beforeAutospacing="0" w:after="0" w:afterAutospacing="0"/>
      </w:pPr>
      <w:r w:rsidRPr="00F342F0">
        <w:rPr>
          <w:b/>
        </w:rPr>
        <w:t>Note:</w:t>
      </w:r>
      <w:r w:rsidRPr="00F342F0">
        <w:t xml:space="preserve"> </w:t>
      </w:r>
      <w:bookmarkStart w:id="6" w:name="_Hlk503100873"/>
      <w:r w:rsidRPr="00F342F0">
        <w:t xml:space="preserve">For </w:t>
      </w:r>
      <w:r w:rsidR="00D17E0D" w:rsidRPr="00F342F0">
        <w:t>these</w:t>
      </w:r>
      <w:r w:rsidRPr="00F342F0">
        <w:t xml:space="preserve"> procedures, the required time to induce </w:t>
      </w:r>
      <w:r w:rsidR="008C65C8" w:rsidRPr="00F342F0">
        <w:t xml:space="preserve">microscopic </w:t>
      </w:r>
      <w:r w:rsidRPr="00F342F0">
        <w:t xml:space="preserve">lesions </w:t>
      </w:r>
      <w:r w:rsidR="004709A5" w:rsidRPr="00F342F0">
        <w:t>with</w:t>
      </w:r>
      <w:r w:rsidRPr="00F342F0">
        <w:t xml:space="preserve"> </w:t>
      </w:r>
      <w:r w:rsidR="00D17E0D" w:rsidRPr="00F342F0">
        <w:rPr>
          <w:i/>
        </w:rPr>
        <w:t xml:space="preserve">C. perfringens </w:t>
      </w:r>
      <w:r w:rsidRPr="00F342F0">
        <w:t>pathogenic strains was 7 h.</w:t>
      </w:r>
      <w:bookmarkEnd w:id="6"/>
      <w:r w:rsidRPr="00F342F0">
        <w:t xml:space="preserve"> </w:t>
      </w:r>
    </w:p>
    <w:p w:rsidR="008C65C8" w:rsidRPr="00DF49CC" w:rsidRDefault="008C65C8" w:rsidP="00F77B97">
      <w:pPr>
        <w:pStyle w:val="NormalWeb"/>
        <w:spacing w:before="0" w:beforeAutospacing="0" w:after="0" w:afterAutospacing="0"/>
        <w:rPr>
          <w:highlight w:val="yellow"/>
        </w:rPr>
      </w:pPr>
    </w:p>
    <w:p w:rsidR="008C65C8" w:rsidRPr="00DF49CC" w:rsidRDefault="008C65C8" w:rsidP="00F77B97">
      <w:pPr>
        <w:pStyle w:val="NormalWeb"/>
        <w:spacing w:before="0" w:beforeAutospacing="0" w:after="0" w:afterAutospacing="0"/>
        <w:rPr>
          <w:highlight w:val="yellow"/>
        </w:rPr>
      </w:pPr>
      <w:r w:rsidRPr="00DF49CC">
        <w:rPr>
          <w:highlight w:val="yellow"/>
        </w:rPr>
        <w:t>7.3</w:t>
      </w:r>
      <w:r w:rsidR="00F342F0">
        <w:rPr>
          <w:highlight w:val="yellow"/>
        </w:rPr>
        <w:t>.</w:t>
      </w:r>
      <w:r w:rsidRPr="00DF49CC">
        <w:rPr>
          <w:highlight w:val="yellow"/>
        </w:rPr>
        <w:t xml:space="preserve"> With a scalpel</w:t>
      </w:r>
      <w:r w:rsidR="000960EA" w:rsidRPr="00DF49CC">
        <w:rPr>
          <w:highlight w:val="yellow"/>
        </w:rPr>
        <w:t xml:space="preserve"> blade #3</w:t>
      </w:r>
      <w:r w:rsidR="005F4D45" w:rsidRPr="00DF49CC">
        <w:rPr>
          <w:highlight w:val="yellow"/>
        </w:rPr>
        <w:t>,</w:t>
      </w:r>
      <w:r w:rsidR="000960EA" w:rsidRPr="00DF49CC">
        <w:rPr>
          <w:highlight w:val="yellow"/>
        </w:rPr>
        <w:t xml:space="preserve"> </w:t>
      </w:r>
      <w:r w:rsidRPr="00DF49CC">
        <w:rPr>
          <w:highlight w:val="yellow"/>
        </w:rPr>
        <w:t>cut a 0.5 cm to 1 cm long loop secti</w:t>
      </w:r>
      <w:r w:rsidR="00E720B1" w:rsidRPr="00DF49CC">
        <w:rPr>
          <w:highlight w:val="yellow"/>
        </w:rPr>
        <w:t>on and place it in 10% formalin</w:t>
      </w:r>
      <w:r w:rsidRPr="00DF49CC">
        <w:rPr>
          <w:highlight w:val="yellow"/>
        </w:rPr>
        <w:t xml:space="preserve"> for fixation overnight</w:t>
      </w:r>
      <w:r w:rsidR="00D17E0D" w:rsidRPr="00DF49CC">
        <w:rPr>
          <w:highlight w:val="yellow"/>
        </w:rPr>
        <w:t xml:space="preserve"> and further histopathological analysis</w:t>
      </w:r>
      <w:r w:rsidRPr="00DF49CC">
        <w:rPr>
          <w:highlight w:val="yellow"/>
        </w:rPr>
        <w:t>.</w:t>
      </w:r>
    </w:p>
    <w:p w:rsidR="008C65C8" w:rsidRPr="00DF49CC" w:rsidRDefault="008C65C8" w:rsidP="00F77B97">
      <w:pPr>
        <w:pStyle w:val="NormalWeb"/>
        <w:spacing w:before="0" w:beforeAutospacing="0" w:after="0" w:afterAutospacing="0"/>
        <w:rPr>
          <w:highlight w:val="yellow"/>
        </w:rPr>
      </w:pPr>
    </w:p>
    <w:p w:rsidR="008C65C8" w:rsidRPr="00DF49CC" w:rsidRDefault="008C65C8" w:rsidP="00F77B97">
      <w:pPr>
        <w:pStyle w:val="NormalWeb"/>
        <w:spacing w:before="0" w:beforeAutospacing="0" w:after="0" w:afterAutospacing="0"/>
        <w:rPr>
          <w:highlight w:val="yellow"/>
        </w:rPr>
      </w:pPr>
      <w:r w:rsidRPr="00DF49CC">
        <w:rPr>
          <w:highlight w:val="yellow"/>
        </w:rPr>
        <w:lastRenderedPageBreak/>
        <w:t>7.4</w:t>
      </w:r>
      <w:r w:rsidR="00F342F0">
        <w:rPr>
          <w:highlight w:val="yellow"/>
        </w:rPr>
        <w:t>.</w:t>
      </w:r>
      <w:r w:rsidRPr="00DF49CC">
        <w:rPr>
          <w:highlight w:val="yellow"/>
        </w:rPr>
        <w:t xml:space="preserve"> With the same scalpel</w:t>
      </w:r>
      <w:r w:rsidR="004709A5" w:rsidRPr="00DF49CC">
        <w:rPr>
          <w:highlight w:val="yellow"/>
        </w:rPr>
        <w:t xml:space="preserve"> blade, cut the remaining</w:t>
      </w:r>
      <w:r w:rsidRPr="00DF49CC">
        <w:rPr>
          <w:highlight w:val="yellow"/>
        </w:rPr>
        <w:t xml:space="preserve"> loop section and place it in a sterile </w:t>
      </w:r>
      <w:r w:rsidR="005F4D45" w:rsidRPr="00DF49CC">
        <w:rPr>
          <w:highlight w:val="yellow"/>
        </w:rPr>
        <w:t>microcentrifuge</w:t>
      </w:r>
      <w:r w:rsidRPr="00DF49CC">
        <w:rPr>
          <w:highlight w:val="yellow"/>
        </w:rPr>
        <w:t xml:space="preserve"> tube for </w:t>
      </w:r>
      <w:r w:rsidR="009E32F1" w:rsidRPr="00DF49CC">
        <w:rPr>
          <w:highlight w:val="yellow"/>
        </w:rPr>
        <w:t xml:space="preserve">the isolation of the </w:t>
      </w:r>
      <w:r w:rsidR="009E32F1" w:rsidRPr="00DF49CC">
        <w:rPr>
          <w:i/>
          <w:highlight w:val="yellow"/>
        </w:rPr>
        <w:t xml:space="preserve">C. perfringens </w:t>
      </w:r>
      <w:r w:rsidR="009E32F1" w:rsidRPr="00DF49CC">
        <w:rPr>
          <w:highlight w:val="yellow"/>
        </w:rPr>
        <w:t xml:space="preserve">strains in each loop </w:t>
      </w:r>
      <w:r w:rsidRPr="00DF49CC">
        <w:rPr>
          <w:highlight w:val="yellow"/>
        </w:rPr>
        <w:t>further bacteriologic analysis</w:t>
      </w:r>
      <w:r w:rsidR="009E32F1" w:rsidRPr="00DF49CC">
        <w:rPr>
          <w:highlight w:val="yellow"/>
        </w:rPr>
        <w:t xml:space="preserve"> for their genetic characterization</w:t>
      </w:r>
      <w:r w:rsidRPr="00DF49CC">
        <w:rPr>
          <w:highlight w:val="yellow"/>
        </w:rPr>
        <w:t>.</w:t>
      </w:r>
    </w:p>
    <w:p w:rsidR="008C65C8" w:rsidRPr="00DF49CC" w:rsidRDefault="008C65C8" w:rsidP="00F77B97">
      <w:pPr>
        <w:pStyle w:val="NormalWeb"/>
        <w:spacing w:before="0" w:beforeAutospacing="0" w:after="0" w:afterAutospacing="0"/>
        <w:rPr>
          <w:highlight w:val="yellow"/>
        </w:rPr>
      </w:pPr>
    </w:p>
    <w:p w:rsidR="008C65C8" w:rsidRPr="00DF49CC" w:rsidRDefault="008C65C8" w:rsidP="00F77B97">
      <w:pPr>
        <w:pStyle w:val="NormalWeb"/>
        <w:spacing w:before="0" w:beforeAutospacing="0" w:after="0" w:afterAutospacing="0"/>
      </w:pPr>
      <w:r w:rsidRPr="00DF49CC">
        <w:rPr>
          <w:highlight w:val="yellow"/>
        </w:rPr>
        <w:t>7.5</w:t>
      </w:r>
      <w:r w:rsidR="00F342F0">
        <w:rPr>
          <w:highlight w:val="yellow"/>
        </w:rPr>
        <w:t>.</w:t>
      </w:r>
      <w:r w:rsidRPr="00DF49CC">
        <w:rPr>
          <w:highlight w:val="yellow"/>
        </w:rPr>
        <w:t xml:space="preserve"> Repeat steps 7.2 and 7.3 for all loops by changing the scalpel </w:t>
      </w:r>
      <w:r w:rsidR="004709A5" w:rsidRPr="00DF49CC">
        <w:rPr>
          <w:highlight w:val="yellow"/>
        </w:rPr>
        <w:t xml:space="preserve">blade </w:t>
      </w:r>
      <w:r w:rsidRPr="00DF49CC">
        <w:rPr>
          <w:highlight w:val="yellow"/>
        </w:rPr>
        <w:t>between every loop.</w:t>
      </w:r>
    </w:p>
    <w:bookmarkEnd w:id="0"/>
    <w:p w:rsidR="006305D7" w:rsidRPr="00DF49CC" w:rsidRDefault="006305D7" w:rsidP="00F77B97">
      <w:pPr>
        <w:rPr>
          <w:b/>
        </w:rPr>
      </w:pPr>
    </w:p>
    <w:p w:rsidR="007877F5" w:rsidRPr="00DF49CC" w:rsidRDefault="00AC2DDA" w:rsidP="00F77B97">
      <w:pPr>
        <w:rPr>
          <w:b/>
          <w:bCs/>
          <w:caps/>
        </w:rPr>
      </w:pPr>
      <w:r w:rsidRPr="00DF49CC">
        <w:rPr>
          <w:b/>
          <w:caps/>
        </w:rPr>
        <w:t>Representative results</w:t>
      </w:r>
      <w:r w:rsidR="006305D7" w:rsidRPr="00DF49CC">
        <w:rPr>
          <w:b/>
          <w:bCs/>
          <w:caps/>
        </w:rPr>
        <w:t xml:space="preserve">: </w:t>
      </w:r>
    </w:p>
    <w:p w:rsidR="00F342F0" w:rsidRDefault="008937A7" w:rsidP="00F77B97">
      <w:pPr>
        <w:rPr>
          <w:color w:val="auto"/>
        </w:rPr>
      </w:pPr>
      <w:r w:rsidRPr="00DF49CC">
        <w:rPr>
          <w:color w:val="auto"/>
        </w:rPr>
        <w:t xml:space="preserve">A schematic of the 9 intestinal loops and 8 </w:t>
      </w:r>
      <w:proofErr w:type="spellStart"/>
      <w:r w:rsidR="001F2FC2" w:rsidRPr="00DF49CC">
        <w:rPr>
          <w:color w:val="auto"/>
        </w:rPr>
        <w:t>interloops</w:t>
      </w:r>
      <w:proofErr w:type="spellEnd"/>
      <w:r w:rsidR="001F2FC2" w:rsidRPr="00DF49CC">
        <w:rPr>
          <w:color w:val="auto"/>
        </w:rPr>
        <w:t xml:space="preserve"> is shown in </w:t>
      </w:r>
      <w:r w:rsidR="001F2FC2" w:rsidRPr="00F342F0">
        <w:rPr>
          <w:b/>
          <w:color w:val="auto"/>
        </w:rPr>
        <w:t>Figure 1</w:t>
      </w:r>
      <w:r w:rsidR="00F342F0">
        <w:rPr>
          <w:color w:val="auto"/>
        </w:rPr>
        <w:t>.</w:t>
      </w:r>
      <w:r w:rsidR="001F435C" w:rsidRPr="00DF49CC">
        <w:rPr>
          <w:color w:val="auto"/>
        </w:rPr>
        <w:t xml:space="preserve"> </w:t>
      </w:r>
      <w:r w:rsidR="00236B64" w:rsidRPr="00DF49CC">
        <w:rPr>
          <w:color w:val="auto"/>
        </w:rPr>
        <w:t xml:space="preserve">In this model, a total of 9 loops and 8 </w:t>
      </w:r>
      <w:proofErr w:type="spellStart"/>
      <w:r w:rsidR="00236B64" w:rsidRPr="00DF49CC">
        <w:rPr>
          <w:color w:val="auto"/>
        </w:rPr>
        <w:t>interloops</w:t>
      </w:r>
      <w:proofErr w:type="spellEnd"/>
      <w:r w:rsidR="00236B64" w:rsidRPr="00DF49CC">
        <w:rPr>
          <w:color w:val="auto"/>
        </w:rPr>
        <w:t xml:space="preserve"> are created with simple ligatures. A loop consists of proximal and distal ligatures spaced by 2 cm measured from the proximal ligature. Two adjacent loops are separated by an interloop of 1 cm. To decrease the possible risk of cross-contamination between loops by leakage from a ligature, an interloop ligature is placed mid-way from the distal ligature and proximal ligature of 2 adjacent loops. The number of loops can be adjusted depending on the requirements of the study.</w:t>
      </w:r>
    </w:p>
    <w:p w:rsidR="00CE4F6A" w:rsidRPr="00F14F84" w:rsidRDefault="00CE4F6A" w:rsidP="00F77B97">
      <w:pPr>
        <w:rPr>
          <w:bCs/>
          <w:color w:val="auto"/>
        </w:rPr>
      </w:pPr>
    </w:p>
    <w:p w:rsidR="00F342F0" w:rsidRDefault="001F435C" w:rsidP="00F77B97">
      <w:pPr>
        <w:rPr>
          <w:color w:val="auto"/>
        </w:rPr>
      </w:pPr>
      <w:r w:rsidRPr="00DF49CC">
        <w:rPr>
          <w:bCs/>
          <w:i/>
          <w:color w:val="auto"/>
        </w:rPr>
        <w:t>[Place Figure 1 here]</w:t>
      </w:r>
      <w:r w:rsidR="001F2FC2" w:rsidRPr="00DF49CC">
        <w:rPr>
          <w:color w:val="auto"/>
        </w:rPr>
        <w:t xml:space="preserve">. </w:t>
      </w:r>
    </w:p>
    <w:p w:rsidR="00F342F0" w:rsidRDefault="00F342F0" w:rsidP="00F77B97">
      <w:pPr>
        <w:rPr>
          <w:color w:val="auto"/>
        </w:rPr>
      </w:pPr>
    </w:p>
    <w:p w:rsidR="00F342F0" w:rsidRDefault="001F2FC2" w:rsidP="00F77B97">
      <w:pPr>
        <w:rPr>
          <w:color w:val="auto"/>
        </w:rPr>
      </w:pPr>
      <w:r w:rsidRPr="00CE4F6A">
        <w:rPr>
          <w:b/>
          <w:color w:val="auto"/>
        </w:rPr>
        <w:t xml:space="preserve">Figure </w:t>
      </w:r>
      <w:r w:rsidR="009E32F1" w:rsidRPr="00CE4F6A">
        <w:rPr>
          <w:b/>
          <w:color w:val="auto"/>
        </w:rPr>
        <w:t>2</w:t>
      </w:r>
      <w:r w:rsidRPr="00CE4F6A">
        <w:rPr>
          <w:b/>
          <w:color w:val="auto"/>
        </w:rPr>
        <w:t>A</w:t>
      </w:r>
      <w:r w:rsidR="007E1075">
        <w:rPr>
          <w:b/>
          <w:color w:val="auto"/>
        </w:rPr>
        <w:t xml:space="preserve"> </w:t>
      </w:r>
      <w:r w:rsidR="007E1075" w:rsidRPr="007E1075">
        <w:rPr>
          <w:color w:val="auto"/>
        </w:rPr>
        <w:t>(HPS stain)</w:t>
      </w:r>
      <w:r w:rsidRPr="00DF49CC">
        <w:rPr>
          <w:color w:val="auto"/>
        </w:rPr>
        <w:t xml:space="preserve"> shows the microscopic appearance of an intestinal loop injected with a control sterile medium</w:t>
      </w:r>
      <w:r w:rsidR="0001501D">
        <w:rPr>
          <w:color w:val="auto"/>
        </w:rPr>
        <w:t xml:space="preserve">. </w:t>
      </w:r>
      <w:r w:rsidR="007E1075">
        <w:rPr>
          <w:color w:val="auto"/>
        </w:rPr>
        <w:t>The mucosal brush border is intact and there is no necrosis present in the section.</w:t>
      </w:r>
      <w:r w:rsidR="00236B64">
        <w:rPr>
          <w:color w:val="auto"/>
        </w:rPr>
        <w:t xml:space="preserve"> </w:t>
      </w:r>
      <w:r w:rsidR="00236B64" w:rsidRPr="00DF49CC">
        <w:rPr>
          <w:color w:val="auto"/>
        </w:rPr>
        <w:t xml:space="preserve">Mild congestion may be present in the intestinal layers (mucosa, submucosa, </w:t>
      </w:r>
      <w:proofErr w:type="spellStart"/>
      <w:r w:rsidR="00236B64" w:rsidRPr="00DF49CC">
        <w:rPr>
          <w:color w:val="auto"/>
        </w:rPr>
        <w:t>muscularis</w:t>
      </w:r>
      <w:proofErr w:type="spellEnd"/>
      <w:r w:rsidR="00236B64" w:rsidRPr="00DF49CC">
        <w:rPr>
          <w:color w:val="auto"/>
        </w:rPr>
        <w:t>, and serosa) of the segments.</w:t>
      </w:r>
      <w:r w:rsidRPr="00DF49CC">
        <w:rPr>
          <w:color w:val="auto"/>
        </w:rPr>
        <w:t xml:space="preserve"> </w:t>
      </w:r>
      <w:r w:rsidRPr="00CE4F6A">
        <w:rPr>
          <w:b/>
          <w:color w:val="auto"/>
        </w:rPr>
        <w:t xml:space="preserve">Figure </w:t>
      </w:r>
      <w:r w:rsidR="009E32F1" w:rsidRPr="00CE4F6A">
        <w:rPr>
          <w:b/>
          <w:color w:val="auto"/>
        </w:rPr>
        <w:t>2</w:t>
      </w:r>
      <w:r w:rsidRPr="00CE4F6A">
        <w:rPr>
          <w:b/>
          <w:color w:val="auto"/>
        </w:rPr>
        <w:t>B</w:t>
      </w:r>
      <w:r w:rsidRPr="00DF49CC">
        <w:rPr>
          <w:color w:val="auto"/>
        </w:rPr>
        <w:t xml:space="preserve"> </w:t>
      </w:r>
      <w:r w:rsidR="007E1075">
        <w:rPr>
          <w:color w:val="auto"/>
        </w:rPr>
        <w:t xml:space="preserve">(HPS stain) </w:t>
      </w:r>
      <w:r w:rsidRPr="00DF49CC">
        <w:rPr>
          <w:color w:val="auto"/>
        </w:rPr>
        <w:t xml:space="preserve">shows </w:t>
      </w:r>
      <w:r w:rsidR="00EA5442" w:rsidRPr="00DF49CC">
        <w:rPr>
          <w:color w:val="auto"/>
        </w:rPr>
        <w:t>mucosal</w:t>
      </w:r>
      <w:r w:rsidRPr="00DF49CC">
        <w:rPr>
          <w:color w:val="auto"/>
        </w:rPr>
        <w:t xml:space="preserve"> necrosis 7 hours following the injection of a pathogenic strain of </w:t>
      </w:r>
      <w:r w:rsidRPr="00DF49CC">
        <w:rPr>
          <w:i/>
          <w:color w:val="auto"/>
        </w:rPr>
        <w:t>Clostridium perfringens</w:t>
      </w:r>
      <w:r w:rsidRPr="00DF49CC">
        <w:rPr>
          <w:color w:val="auto"/>
        </w:rPr>
        <w:t xml:space="preserve"> recovered from a clinical ca</w:t>
      </w:r>
      <w:r w:rsidR="00EA5442" w:rsidRPr="00DF49CC">
        <w:rPr>
          <w:color w:val="auto"/>
        </w:rPr>
        <w:t>se of necrotic enteritis o</w:t>
      </w:r>
      <w:r w:rsidRPr="00DF49CC">
        <w:rPr>
          <w:color w:val="auto"/>
        </w:rPr>
        <w:t>n a chicken farm</w:t>
      </w:r>
      <w:r w:rsidR="009A02AF" w:rsidRPr="00DF49CC">
        <w:rPr>
          <w:color w:val="auto"/>
        </w:rPr>
        <w:t>.</w:t>
      </w:r>
      <w:r w:rsidR="001F435C" w:rsidRPr="00DF49CC">
        <w:rPr>
          <w:color w:val="auto"/>
        </w:rPr>
        <w:t xml:space="preserve"> </w:t>
      </w:r>
      <w:r w:rsidR="007E1075">
        <w:rPr>
          <w:color w:val="auto"/>
        </w:rPr>
        <w:t xml:space="preserve">Villi tips are eroded with necrotic enterocytes surrounding the villi tips. In the necrotic material surrounding the villi, clusters of large rod-shaped bacteria are observed (arrows). These bacteria were further identified as Gram-positive bacteria with a </w:t>
      </w:r>
      <w:proofErr w:type="spellStart"/>
      <w:r w:rsidR="007E1075">
        <w:rPr>
          <w:color w:val="auto"/>
        </w:rPr>
        <w:t>Twort’s</w:t>
      </w:r>
      <w:proofErr w:type="spellEnd"/>
      <w:r w:rsidR="007E1075">
        <w:rPr>
          <w:color w:val="auto"/>
        </w:rPr>
        <w:t xml:space="preserve"> stain (not shown). This finding, combined with the isolation by bacteriology of large numbers of </w:t>
      </w:r>
      <w:r w:rsidR="007E1075">
        <w:rPr>
          <w:i/>
          <w:color w:val="auto"/>
        </w:rPr>
        <w:t>Clostridium perfringens</w:t>
      </w:r>
      <w:r w:rsidR="007E1075">
        <w:rPr>
          <w:color w:val="auto"/>
        </w:rPr>
        <w:t xml:space="preserve">, indicates the lesions were caused by this bacterium. </w:t>
      </w:r>
      <w:r w:rsidR="009A02AF" w:rsidRPr="00CE4F6A">
        <w:rPr>
          <w:b/>
          <w:color w:val="auto"/>
        </w:rPr>
        <w:t xml:space="preserve">Figure </w:t>
      </w:r>
      <w:r w:rsidR="009E32F1" w:rsidRPr="00CE4F6A">
        <w:rPr>
          <w:b/>
          <w:color w:val="auto"/>
        </w:rPr>
        <w:t>2</w:t>
      </w:r>
      <w:r w:rsidR="009A02AF" w:rsidRPr="00CE4F6A">
        <w:rPr>
          <w:b/>
          <w:color w:val="auto"/>
        </w:rPr>
        <w:t>C</w:t>
      </w:r>
      <w:r w:rsidR="009A02AF" w:rsidRPr="00DF49CC">
        <w:rPr>
          <w:color w:val="auto"/>
        </w:rPr>
        <w:t xml:space="preserve"> </w:t>
      </w:r>
      <w:r w:rsidR="007E1075">
        <w:rPr>
          <w:color w:val="auto"/>
        </w:rPr>
        <w:t xml:space="preserve">(HPS stain) </w:t>
      </w:r>
      <w:r w:rsidR="009A02AF" w:rsidRPr="00DF49CC">
        <w:rPr>
          <w:color w:val="auto"/>
        </w:rPr>
        <w:t xml:space="preserve">shows </w:t>
      </w:r>
      <w:r w:rsidR="0046212F" w:rsidRPr="00DF49CC">
        <w:rPr>
          <w:color w:val="auto"/>
        </w:rPr>
        <w:t>histological</w:t>
      </w:r>
      <w:r w:rsidR="009A02AF" w:rsidRPr="00DF49CC">
        <w:rPr>
          <w:color w:val="auto"/>
        </w:rPr>
        <w:t xml:space="preserve"> </w:t>
      </w:r>
      <w:r w:rsidR="0046212F" w:rsidRPr="00DF49CC">
        <w:rPr>
          <w:color w:val="auto"/>
        </w:rPr>
        <w:t xml:space="preserve">lesions </w:t>
      </w:r>
      <w:r w:rsidR="009A02AF" w:rsidRPr="00DF49CC">
        <w:rPr>
          <w:color w:val="auto"/>
        </w:rPr>
        <w:t xml:space="preserve">of an ischemic loop, where necrosis is not related to the injection of pathogenic </w:t>
      </w:r>
      <w:r w:rsidR="009A02AF" w:rsidRPr="00DF49CC">
        <w:rPr>
          <w:i/>
          <w:color w:val="auto"/>
        </w:rPr>
        <w:t xml:space="preserve">C. perfringens </w:t>
      </w:r>
      <w:r w:rsidR="009A02AF" w:rsidRPr="00DF49CC">
        <w:rPr>
          <w:color w:val="auto"/>
        </w:rPr>
        <w:t>strains</w:t>
      </w:r>
      <w:r w:rsidR="00C56E1A" w:rsidRPr="00DF49CC">
        <w:rPr>
          <w:color w:val="auto"/>
        </w:rPr>
        <w:t xml:space="preserve"> but the result of poorly executed procedures</w:t>
      </w:r>
      <w:r w:rsidR="007E1075">
        <w:rPr>
          <w:color w:val="auto"/>
        </w:rPr>
        <w:t xml:space="preserve">. This magnification shows severe coagulation necrosis that could be </w:t>
      </w:r>
      <w:r w:rsidR="00236B64">
        <w:rPr>
          <w:color w:val="auto"/>
        </w:rPr>
        <w:t xml:space="preserve">misinterpreted as lesions caused by </w:t>
      </w:r>
      <w:r w:rsidR="00236B64">
        <w:rPr>
          <w:i/>
          <w:color w:val="auto"/>
        </w:rPr>
        <w:t>Clostridium perfringens</w:t>
      </w:r>
      <w:r w:rsidR="00236B64">
        <w:rPr>
          <w:color w:val="auto"/>
        </w:rPr>
        <w:t>. However, no bacteria are observed in this section. Also, the blood vessels in the muscular layer are severely dilated by the accumulation of large numbers of degenerating erythrocytes</w:t>
      </w:r>
      <w:r w:rsidR="00716B64">
        <w:rPr>
          <w:color w:val="auto"/>
        </w:rPr>
        <w:t xml:space="preserve"> (arrows)</w:t>
      </w:r>
      <w:r w:rsidR="00236B64">
        <w:rPr>
          <w:color w:val="auto"/>
        </w:rPr>
        <w:t>. This is indicative of vascular congestion and in this case, the congestion was caused by ligated mesenteric blood vessels.</w:t>
      </w:r>
      <w:r w:rsidR="009A02AF" w:rsidRPr="00DF49CC">
        <w:rPr>
          <w:color w:val="auto"/>
        </w:rPr>
        <w:t xml:space="preserve"> </w:t>
      </w:r>
      <w:r w:rsidR="00236B64">
        <w:rPr>
          <w:color w:val="auto"/>
        </w:rPr>
        <w:t>I</w:t>
      </w:r>
      <w:r w:rsidR="00236B64" w:rsidRPr="00DF49CC">
        <w:rPr>
          <w:color w:val="auto"/>
        </w:rPr>
        <w:t>schemic loops can be easily identified macroscopically during the surgical procedures; following severe vascular congestion, the serosa will be dark blue instead of its normal pink-reddish coloration.</w:t>
      </w:r>
    </w:p>
    <w:p w:rsidR="00F342F0" w:rsidRDefault="00F342F0" w:rsidP="00F77B97">
      <w:pPr>
        <w:rPr>
          <w:bCs/>
          <w:i/>
          <w:color w:val="auto"/>
        </w:rPr>
      </w:pPr>
    </w:p>
    <w:p w:rsidR="006305D7" w:rsidRPr="00DF49CC" w:rsidRDefault="009A02AF" w:rsidP="00F77B97">
      <w:pPr>
        <w:rPr>
          <w:color w:val="auto"/>
        </w:rPr>
      </w:pPr>
      <w:r w:rsidRPr="00DF49CC">
        <w:rPr>
          <w:bCs/>
          <w:i/>
          <w:color w:val="auto"/>
        </w:rPr>
        <w:t xml:space="preserve">[Place Figure </w:t>
      </w:r>
      <w:r w:rsidR="009E32F1" w:rsidRPr="00DF49CC">
        <w:rPr>
          <w:bCs/>
          <w:i/>
          <w:color w:val="auto"/>
        </w:rPr>
        <w:t>2</w:t>
      </w:r>
      <w:r w:rsidRPr="00DF49CC">
        <w:rPr>
          <w:bCs/>
          <w:i/>
          <w:color w:val="auto"/>
        </w:rPr>
        <w:t xml:space="preserve"> here]</w:t>
      </w:r>
      <w:r w:rsidRPr="00DF49CC">
        <w:rPr>
          <w:color w:val="auto"/>
        </w:rPr>
        <w:t>.</w:t>
      </w:r>
    </w:p>
    <w:p w:rsidR="001F2FC2" w:rsidRPr="00DF49CC" w:rsidRDefault="001F2FC2" w:rsidP="00F77B97">
      <w:pPr>
        <w:rPr>
          <w:color w:val="auto"/>
        </w:rPr>
      </w:pPr>
    </w:p>
    <w:p w:rsidR="001F2FC2" w:rsidRPr="00DF49CC" w:rsidRDefault="001F2FC2" w:rsidP="00F77B97">
      <w:pPr>
        <w:rPr>
          <w:color w:val="auto"/>
        </w:rPr>
      </w:pPr>
      <w:r w:rsidRPr="00DF49CC">
        <w:rPr>
          <w:color w:val="auto"/>
        </w:rPr>
        <w:t xml:space="preserve">In </w:t>
      </w:r>
      <w:r w:rsidR="00EB19B2" w:rsidRPr="00DF49CC">
        <w:rPr>
          <w:color w:val="auto"/>
        </w:rPr>
        <w:t>this</w:t>
      </w:r>
      <w:r w:rsidRPr="00DF49CC">
        <w:rPr>
          <w:color w:val="auto"/>
        </w:rPr>
        <w:t xml:space="preserve"> study, loops were injected with</w:t>
      </w:r>
      <w:r w:rsidR="004E6970" w:rsidRPr="00DF49CC">
        <w:rPr>
          <w:color w:val="auto"/>
        </w:rPr>
        <w:t xml:space="preserve"> either</w:t>
      </w:r>
      <w:r w:rsidRPr="00DF49CC">
        <w:rPr>
          <w:color w:val="auto"/>
        </w:rPr>
        <w:t xml:space="preserve"> a sterile control culture medium (</w:t>
      </w:r>
      <w:r w:rsidR="00EA5442" w:rsidRPr="00DF49CC">
        <w:rPr>
          <w:color w:val="auto"/>
        </w:rPr>
        <w:t>BHI</w:t>
      </w:r>
      <w:r w:rsidRPr="00DF49CC">
        <w:rPr>
          <w:color w:val="auto"/>
        </w:rPr>
        <w:t>)</w:t>
      </w:r>
      <w:r w:rsidR="004E6970" w:rsidRPr="00DF49CC">
        <w:rPr>
          <w:color w:val="auto"/>
        </w:rPr>
        <w:t xml:space="preserve"> or one of the five different strains of </w:t>
      </w:r>
      <w:r w:rsidR="004E6970" w:rsidRPr="00DF49CC">
        <w:rPr>
          <w:i/>
          <w:color w:val="auto"/>
        </w:rPr>
        <w:t>Clostridium perfringens</w:t>
      </w:r>
      <w:r w:rsidR="004E6970" w:rsidRPr="00DF49CC">
        <w:rPr>
          <w:color w:val="auto"/>
        </w:rPr>
        <w:t xml:space="preserve"> recovered from various antibiotic free chicken flocks</w:t>
      </w:r>
      <w:r w:rsidR="00EA5442" w:rsidRPr="00DF49CC">
        <w:rPr>
          <w:color w:val="auto"/>
        </w:rPr>
        <w:t xml:space="preserve"> affected or not </w:t>
      </w:r>
      <w:r w:rsidR="00AE14C6" w:rsidRPr="00DF49CC">
        <w:rPr>
          <w:color w:val="auto"/>
        </w:rPr>
        <w:t>with</w:t>
      </w:r>
      <w:r w:rsidR="00EA5442" w:rsidRPr="00DF49CC">
        <w:rPr>
          <w:color w:val="auto"/>
        </w:rPr>
        <w:t xml:space="preserve"> necrotic enteritis</w:t>
      </w:r>
      <w:r w:rsidR="00236B64">
        <w:rPr>
          <w:color w:val="auto"/>
        </w:rPr>
        <w:fldChar w:fldCharType="begin">
          <w:fldData xml:space="preserve">PEVuZE5vdGU+PENpdGU+PEF1dGhvcj5QYXJlbnQ8L0F1dGhvcj48WWVhcj4yMDE3PC9ZZWFyPjxS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</w:fldData>
        </w:fldChar>
      </w:r>
      <w:r w:rsidR="00236B64">
        <w:rPr>
          <w:color w:val="auto"/>
        </w:rPr>
        <w:instrText xml:space="preserve"> ADDIN EN.CITE </w:instrText>
      </w:r>
      <w:r w:rsidR="00236B64">
        <w:rPr>
          <w:color w:val="auto"/>
        </w:rPr>
        <w:fldChar w:fldCharType="begin">
          <w:fldData xml:space="preserve">PEVuZE5vdGU+PENpdGU+PEF1dGhvcj5QYXJlbnQ8L0F1dGhvcj48WWVhcj4yMDE3PC9ZZWFyPjxS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</w:fldData>
        </w:fldChar>
      </w:r>
      <w:r w:rsidR="00236B64">
        <w:rPr>
          <w:color w:val="auto"/>
        </w:rPr>
        <w:instrText xml:space="preserve"> ADDIN EN.CITE.DATA </w:instrText>
      </w:r>
      <w:r w:rsidR="00236B64">
        <w:rPr>
          <w:color w:val="auto"/>
        </w:rPr>
      </w:r>
      <w:r w:rsidR="00236B64">
        <w:rPr>
          <w:color w:val="auto"/>
        </w:rPr>
        <w:fldChar w:fldCharType="end"/>
      </w:r>
      <w:r w:rsidR="00236B64">
        <w:rPr>
          <w:color w:val="auto"/>
        </w:rPr>
      </w:r>
      <w:r w:rsidR="00236B64">
        <w:rPr>
          <w:color w:val="auto"/>
        </w:rPr>
        <w:fldChar w:fldCharType="separate"/>
      </w:r>
      <w:r w:rsidR="00236B64" w:rsidRPr="00236B64">
        <w:rPr>
          <w:noProof/>
          <w:color w:val="auto"/>
          <w:vertAlign w:val="superscript"/>
        </w:rPr>
        <w:t>12</w:t>
      </w:r>
      <w:r w:rsidR="00236B64">
        <w:rPr>
          <w:color w:val="auto"/>
        </w:rPr>
        <w:fldChar w:fldCharType="end"/>
      </w:r>
      <w:r w:rsidR="004E6970" w:rsidRPr="00DF49CC">
        <w:rPr>
          <w:color w:val="auto"/>
        </w:rPr>
        <w:t xml:space="preserve">. </w:t>
      </w:r>
      <w:r w:rsidR="00C56E1A" w:rsidRPr="00DF49CC">
        <w:rPr>
          <w:color w:val="auto"/>
        </w:rPr>
        <w:t xml:space="preserve">Ten </w:t>
      </w:r>
      <w:r w:rsidR="00236B64">
        <w:rPr>
          <w:color w:val="auto"/>
        </w:rPr>
        <w:t>chickens</w:t>
      </w:r>
      <w:r w:rsidR="00C56E1A" w:rsidRPr="00DF49CC">
        <w:rPr>
          <w:color w:val="auto"/>
        </w:rPr>
        <w:t xml:space="preserve"> were used in this study. </w:t>
      </w:r>
      <w:r w:rsidR="004E6970" w:rsidRPr="00DF49CC">
        <w:rPr>
          <w:color w:val="auto"/>
        </w:rPr>
        <w:t xml:space="preserve">Strains pathogenicity could be determined based on ability to </w:t>
      </w:r>
      <w:r w:rsidR="00C56E1A" w:rsidRPr="00DF49CC">
        <w:rPr>
          <w:color w:val="auto"/>
        </w:rPr>
        <w:t xml:space="preserve">repeatedly </w:t>
      </w:r>
      <w:r w:rsidR="004E6970" w:rsidRPr="00DF49CC">
        <w:rPr>
          <w:color w:val="auto"/>
        </w:rPr>
        <w:t xml:space="preserve">cause </w:t>
      </w:r>
      <w:r w:rsidR="00AE14C6" w:rsidRPr="00DF49CC">
        <w:rPr>
          <w:color w:val="auto"/>
        </w:rPr>
        <w:t xml:space="preserve">lesions compatible with </w:t>
      </w:r>
      <w:r w:rsidR="00AE14C6" w:rsidRPr="00DF49CC">
        <w:rPr>
          <w:color w:val="auto"/>
        </w:rPr>
        <w:lastRenderedPageBreak/>
        <w:t>necrotic enteritis</w:t>
      </w:r>
      <w:r w:rsidR="004E6970" w:rsidRPr="00DF49CC">
        <w:rPr>
          <w:color w:val="auto"/>
        </w:rPr>
        <w:t xml:space="preserve"> to the mucosa. While strains recovered from clinical cases of necrotic enteritis showed the ability to </w:t>
      </w:r>
      <w:r w:rsidR="005A08DB" w:rsidRPr="00DF49CC">
        <w:rPr>
          <w:color w:val="auto"/>
        </w:rPr>
        <w:t>cause mucosal necrosis</w:t>
      </w:r>
      <w:r w:rsidR="00D32C9D" w:rsidRPr="00DF49CC">
        <w:rPr>
          <w:color w:val="auto"/>
        </w:rPr>
        <w:t xml:space="preserve"> 7 h post-infection</w:t>
      </w:r>
      <w:r w:rsidR="005A08DB" w:rsidRPr="00DF49CC">
        <w:rPr>
          <w:color w:val="auto"/>
        </w:rPr>
        <w:t>, strains recovered from clinically healthy chicken farms did not induce mucosal necrosis</w:t>
      </w:r>
      <w:r w:rsidR="0044722F" w:rsidRPr="00DF49CC">
        <w:rPr>
          <w:color w:val="auto"/>
        </w:rPr>
        <w:t xml:space="preserve"> and the mucosa was </w:t>
      </w:r>
      <w:proofErr w:type="gramStart"/>
      <w:r w:rsidR="0044722F" w:rsidRPr="00DF49CC">
        <w:rPr>
          <w:color w:val="auto"/>
        </w:rPr>
        <w:t>similar to</w:t>
      </w:r>
      <w:proofErr w:type="gramEnd"/>
      <w:r w:rsidR="0044722F" w:rsidRPr="00DF49CC">
        <w:rPr>
          <w:color w:val="auto"/>
        </w:rPr>
        <w:t xml:space="preserve"> the</w:t>
      </w:r>
      <w:r w:rsidR="00D32C9D" w:rsidRPr="00DF49CC">
        <w:rPr>
          <w:color w:val="auto"/>
        </w:rPr>
        <w:t xml:space="preserve"> normal</w:t>
      </w:r>
      <w:r w:rsidR="0044722F" w:rsidRPr="00DF49CC">
        <w:rPr>
          <w:color w:val="auto"/>
        </w:rPr>
        <w:t xml:space="preserve"> findings </w:t>
      </w:r>
      <w:r w:rsidR="00D32C9D" w:rsidRPr="00DF49CC">
        <w:rPr>
          <w:color w:val="auto"/>
        </w:rPr>
        <w:t>from</w:t>
      </w:r>
      <w:r w:rsidR="0044722F" w:rsidRPr="00DF49CC">
        <w:rPr>
          <w:color w:val="auto"/>
        </w:rPr>
        <w:t xml:space="preserve"> the </w:t>
      </w:r>
      <w:r w:rsidR="0046212F" w:rsidRPr="00DF49CC">
        <w:rPr>
          <w:color w:val="auto"/>
        </w:rPr>
        <w:t xml:space="preserve">control </w:t>
      </w:r>
      <w:r w:rsidR="0044722F" w:rsidRPr="00DF49CC">
        <w:rPr>
          <w:color w:val="auto"/>
        </w:rPr>
        <w:t>loops injected with BHI</w:t>
      </w:r>
      <w:r w:rsidR="00390BF4" w:rsidRPr="00DF49CC">
        <w:rPr>
          <w:color w:val="auto"/>
        </w:rPr>
        <w:fldChar w:fldCharType="begin">
          <w:fldData xml:space="preserve">PEVuZE5vdGU+PENpdGU+PEF1dGhvcj5QYXJlbnQ8L0F1dGhvcj48WWVhcj4yMDE3PC9ZZWFyPjxS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</w:fldData>
        </w:fldChar>
      </w:r>
      <w:r w:rsidR="00390BF4" w:rsidRPr="00DF49CC">
        <w:rPr>
          <w:color w:val="auto"/>
        </w:rPr>
        <w:instrText xml:space="preserve"> ADDIN EN.CITE </w:instrText>
      </w:r>
      <w:r w:rsidR="00390BF4" w:rsidRPr="00DF49CC">
        <w:rPr>
          <w:color w:val="auto"/>
        </w:rPr>
        <w:fldChar w:fldCharType="begin">
          <w:fldData xml:space="preserve">PEVuZE5vdGU+PENpdGU+PEF1dGhvcj5QYXJlbnQ8L0F1dGhvcj48WWVhcj4yMDE3PC9ZZWFyPjxS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</w:fldData>
        </w:fldChar>
      </w:r>
      <w:r w:rsidR="00390BF4" w:rsidRPr="00DF49CC">
        <w:rPr>
          <w:color w:val="auto"/>
        </w:rPr>
        <w:instrText xml:space="preserve"> ADDIN EN.CITE.DATA </w:instrText>
      </w:r>
      <w:r w:rsidR="00390BF4" w:rsidRPr="00DF49CC">
        <w:rPr>
          <w:color w:val="auto"/>
        </w:rPr>
      </w:r>
      <w:r w:rsidR="00390BF4" w:rsidRPr="00DF49CC">
        <w:rPr>
          <w:color w:val="auto"/>
        </w:rPr>
        <w:fldChar w:fldCharType="end"/>
      </w:r>
      <w:r w:rsidR="00390BF4" w:rsidRPr="00DF49CC">
        <w:rPr>
          <w:color w:val="auto"/>
        </w:rPr>
      </w:r>
      <w:r w:rsidR="00390BF4" w:rsidRPr="00DF49CC">
        <w:rPr>
          <w:color w:val="auto"/>
        </w:rPr>
        <w:fldChar w:fldCharType="separate"/>
      </w:r>
      <w:r w:rsidR="00390BF4" w:rsidRPr="00DF49CC">
        <w:rPr>
          <w:noProof/>
          <w:color w:val="auto"/>
          <w:vertAlign w:val="superscript"/>
        </w:rPr>
        <w:t>12</w:t>
      </w:r>
      <w:r w:rsidR="00390BF4" w:rsidRPr="00DF49CC">
        <w:rPr>
          <w:color w:val="auto"/>
        </w:rPr>
        <w:fldChar w:fldCharType="end"/>
      </w:r>
      <w:r w:rsidR="005A08DB" w:rsidRPr="00DF49CC">
        <w:rPr>
          <w:color w:val="auto"/>
        </w:rPr>
        <w:t>.</w:t>
      </w:r>
      <w:r w:rsidR="00D32C9D" w:rsidRPr="00DF49CC">
        <w:rPr>
          <w:color w:val="auto"/>
        </w:rPr>
        <w:t xml:space="preserve"> By using numerous loops in the same animal, </w:t>
      </w:r>
      <w:r w:rsidR="00FF7371" w:rsidRPr="00DF49CC">
        <w:rPr>
          <w:color w:val="auto"/>
        </w:rPr>
        <w:t>five</w:t>
      </w:r>
      <w:r w:rsidR="00D32C9D" w:rsidRPr="00DF49CC">
        <w:rPr>
          <w:color w:val="auto"/>
        </w:rPr>
        <w:t xml:space="preserve"> </w:t>
      </w:r>
      <w:r w:rsidR="00CE7837" w:rsidRPr="00DF49CC">
        <w:rPr>
          <w:i/>
          <w:color w:val="auto"/>
        </w:rPr>
        <w:t>C.</w:t>
      </w:r>
      <w:r w:rsidR="00D32C9D" w:rsidRPr="00DF49CC">
        <w:rPr>
          <w:i/>
          <w:color w:val="auto"/>
        </w:rPr>
        <w:t xml:space="preserve"> perfringens</w:t>
      </w:r>
      <w:r w:rsidR="00D32C9D" w:rsidRPr="00DF49CC">
        <w:rPr>
          <w:color w:val="auto"/>
        </w:rPr>
        <w:t xml:space="preserve"> strains</w:t>
      </w:r>
      <w:r w:rsidR="00FF7371" w:rsidRPr="00DF49CC">
        <w:rPr>
          <w:color w:val="auto"/>
        </w:rPr>
        <w:t xml:space="preserve"> and four control loops</w:t>
      </w:r>
      <w:r w:rsidR="00D32C9D" w:rsidRPr="00DF49CC">
        <w:rPr>
          <w:color w:val="auto"/>
        </w:rPr>
        <w:t xml:space="preserve"> c</w:t>
      </w:r>
      <w:r w:rsidR="00FF7371" w:rsidRPr="00DF49CC">
        <w:rPr>
          <w:color w:val="auto"/>
        </w:rPr>
        <w:t>ould be used in the same bird</w:t>
      </w:r>
      <w:r w:rsidR="00D32C9D" w:rsidRPr="00DF49CC">
        <w:rPr>
          <w:color w:val="auto"/>
        </w:rPr>
        <w:t>.</w:t>
      </w:r>
    </w:p>
    <w:p w:rsidR="008937A7" w:rsidRPr="00DF49CC" w:rsidRDefault="008937A7" w:rsidP="00F77B97">
      <w:pPr>
        <w:rPr>
          <w:color w:val="808080"/>
        </w:rPr>
      </w:pPr>
    </w:p>
    <w:p w:rsidR="000516EF" w:rsidRPr="00F342F0" w:rsidRDefault="006305D7" w:rsidP="00F77B97">
      <w:pPr>
        <w:rPr>
          <w:b/>
          <w:caps/>
        </w:rPr>
      </w:pPr>
      <w:r w:rsidRPr="00DF49CC">
        <w:rPr>
          <w:b/>
          <w:caps/>
        </w:rPr>
        <w:t>Figure</w:t>
      </w:r>
      <w:r w:rsidR="00DF49CC" w:rsidRPr="00DF49CC">
        <w:rPr>
          <w:b/>
          <w:caps/>
        </w:rPr>
        <w:t xml:space="preserve"> Legend</w:t>
      </w:r>
      <w:r w:rsidR="00AC2DDA" w:rsidRPr="00DF49CC">
        <w:rPr>
          <w:b/>
          <w:caps/>
        </w:rPr>
        <w:t>s:</w:t>
      </w:r>
    </w:p>
    <w:p w:rsidR="000516EF" w:rsidRPr="00DF49CC" w:rsidRDefault="000516EF" w:rsidP="00F77B97">
      <w:pPr>
        <w:rPr>
          <w:color w:val="auto"/>
        </w:rPr>
      </w:pPr>
      <w:r w:rsidRPr="00DF49CC">
        <w:rPr>
          <w:b/>
          <w:color w:val="auto"/>
        </w:rPr>
        <w:t>Figure 1</w:t>
      </w:r>
      <w:r w:rsidRPr="00DF49CC">
        <w:rPr>
          <w:color w:val="auto"/>
        </w:rPr>
        <w:t xml:space="preserve">: </w:t>
      </w:r>
      <w:r w:rsidRPr="00F342F0">
        <w:rPr>
          <w:b/>
          <w:color w:val="auto"/>
        </w:rPr>
        <w:t>Schematic representation of</w:t>
      </w:r>
      <w:r w:rsidR="00236B64">
        <w:rPr>
          <w:b/>
          <w:color w:val="auto"/>
        </w:rPr>
        <w:t xml:space="preserve"> ligated</w:t>
      </w:r>
      <w:r w:rsidRPr="00F342F0">
        <w:rPr>
          <w:b/>
          <w:color w:val="auto"/>
        </w:rPr>
        <w:t xml:space="preserve"> intestinal loops.</w:t>
      </w:r>
      <w:r w:rsidRPr="00DF49CC">
        <w:rPr>
          <w:color w:val="auto"/>
        </w:rPr>
        <w:t xml:space="preserve"> </w:t>
      </w:r>
    </w:p>
    <w:p w:rsidR="00106645" w:rsidRPr="00DF49CC" w:rsidRDefault="00106645" w:rsidP="00F77B97">
      <w:pPr>
        <w:rPr>
          <w:color w:val="auto"/>
        </w:rPr>
      </w:pPr>
    </w:p>
    <w:p w:rsidR="000516EF" w:rsidRPr="00DF49CC" w:rsidRDefault="000516EF" w:rsidP="00F77B97">
      <w:pPr>
        <w:rPr>
          <w:color w:val="auto"/>
        </w:rPr>
      </w:pPr>
      <w:r w:rsidRPr="00DF49CC">
        <w:rPr>
          <w:b/>
          <w:color w:val="auto"/>
        </w:rPr>
        <w:t xml:space="preserve">Figure </w:t>
      </w:r>
      <w:r w:rsidR="00CA770F" w:rsidRPr="00DF49CC">
        <w:rPr>
          <w:b/>
          <w:color w:val="auto"/>
        </w:rPr>
        <w:t>2</w:t>
      </w:r>
      <w:r w:rsidRPr="00DF49CC">
        <w:rPr>
          <w:color w:val="auto"/>
        </w:rPr>
        <w:t xml:space="preserve">: </w:t>
      </w:r>
      <w:r w:rsidR="001F2FC2" w:rsidRPr="00F342F0">
        <w:rPr>
          <w:b/>
          <w:color w:val="auto"/>
        </w:rPr>
        <w:t>Histopathologic findings 7 h post-infection</w:t>
      </w:r>
      <w:r w:rsidRPr="00F342F0">
        <w:rPr>
          <w:b/>
          <w:color w:val="auto"/>
        </w:rPr>
        <w:t>.</w:t>
      </w:r>
      <w:r w:rsidRPr="00DF49CC">
        <w:rPr>
          <w:color w:val="auto"/>
        </w:rPr>
        <w:t xml:space="preserve"> </w:t>
      </w:r>
      <w:r w:rsidR="007877F5" w:rsidRPr="00F342F0">
        <w:rPr>
          <w:b/>
          <w:color w:val="auto"/>
        </w:rPr>
        <w:t>(A)</w:t>
      </w:r>
      <w:r w:rsidR="007877F5" w:rsidRPr="00DF49CC">
        <w:rPr>
          <w:color w:val="auto"/>
        </w:rPr>
        <w:t xml:space="preserve"> </w:t>
      </w:r>
      <w:r w:rsidR="00106645" w:rsidRPr="00DF49CC">
        <w:rPr>
          <w:color w:val="auto"/>
        </w:rPr>
        <w:t>The</w:t>
      </w:r>
      <w:r w:rsidR="007877F5" w:rsidRPr="00DF49CC">
        <w:rPr>
          <w:color w:val="auto"/>
        </w:rPr>
        <w:t>re are no necrotic lesions in the mucosa on histopathology</w:t>
      </w:r>
      <w:r w:rsidR="00106645" w:rsidRPr="00DF49CC">
        <w:rPr>
          <w:color w:val="auto"/>
        </w:rPr>
        <w:t xml:space="preserve"> </w:t>
      </w:r>
      <w:r w:rsidR="001F2FC2" w:rsidRPr="00DF49CC">
        <w:rPr>
          <w:color w:val="auto"/>
        </w:rPr>
        <w:t xml:space="preserve">following the injection of Brain Heart </w:t>
      </w:r>
      <w:r w:rsidR="00AE14C6" w:rsidRPr="00DF49CC">
        <w:rPr>
          <w:color w:val="auto"/>
        </w:rPr>
        <w:t>I</w:t>
      </w:r>
      <w:r w:rsidR="001F2FC2" w:rsidRPr="00DF49CC">
        <w:rPr>
          <w:color w:val="auto"/>
        </w:rPr>
        <w:t>nfusion (BHI), a sterile culture medium</w:t>
      </w:r>
      <w:r w:rsidR="007877F5" w:rsidRPr="00DF49CC">
        <w:rPr>
          <w:color w:val="auto"/>
        </w:rPr>
        <w:t>.</w:t>
      </w:r>
      <w:r w:rsidR="001F2FC2" w:rsidRPr="00DF49CC">
        <w:rPr>
          <w:color w:val="auto"/>
        </w:rPr>
        <w:t xml:space="preserve"> </w:t>
      </w:r>
      <w:r w:rsidR="007877F5" w:rsidRPr="00F342F0">
        <w:rPr>
          <w:b/>
          <w:color w:val="auto"/>
        </w:rPr>
        <w:t xml:space="preserve">(B) </w:t>
      </w:r>
      <w:r w:rsidR="007877F5" w:rsidRPr="00DF49CC">
        <w:rPr>
          <w:color w:val="auto"/>
        </w:rPr>
        <w:t>In loops injected with a</w:t>
      </w:r>
      <w:r w:rsidR="001F2FC2" w:rsidRPr="00DF49CC">
        <w:rPr>
          <w:color w:val="auto"/>
        </w:rPr>
        <w:t xml:space="preserve"> pathogenic strain of </w:t>
      </w:r>
      <w:r w:rsidR="001F2FC2" w:rsidRPr="00DF49CC">
        <w:rPr>
          <w:i/>
          <w:color w:val="auto"/>
        </w:rPr>
        <w:t>Clostridium perfringens</w:t>
      </w:r>
      <w:r w:rsidR="001F2FC2" w:rsidRPr="00DF49CC">
        <w:rPr>
          <w:color w:val="auto"/>
        </w:rPr>
        <w:t>, there is marked necrosis of the mucosa</w:t>
      </w:r>
      <w:r w:rsidR="00E57614" w:rsidRPr="00DF49CC">
        <w:rPr>
          <w:color w:val="auto"/>
        </w:rPr>
        <w:t xml:space="preserve"> with numerous large Gram-positive </w:t>
      </w:r>
      <w:r w:rsidR="00D17E0D" w:rsidRPr="00DF49CC">
        <w:rPr>
          <w:color w:val="auto"/>
        </w:rPr>
        <w:t>rod-shaped</w:t>
      </w:r>
      <w:r w:rsidR="00E57614" w:rsidRPr="00DF49CC">
        <w:rPr>
          <w:color w:val="auto"/>
        </w:rPr>
        <w:t xml:space="preserve"> bacteria covering the mucosa</w:t>
      </w:r>
      <w:r w:rsidR="001F2FC2" w:rsidRPr="00DF49CC">
        <w:rPr>
          <w:color w:val="auto"/>
        </w:rPr>
        <w:t xml:space="preserve">. </w:t>
      </w:r>
      <w:r w:rsidR="00FF7371" w:rsidRPr="00F342F0">
        <w:rPr>
          <w:b/>
          <w:color w:val="auto"/>
        </w:rPr>
        <w:t>(C)</w:t>
      </w:r>
      <w:r w:rsidR="00FF7371" w:rsidRPr="00DF49CC">
        <w:rPr>
          <w:color w:val="auto"/>
        </w:rPr>
        <w:t xml:space="preserve"> Ischemic lesions can resemble necrotic lesions caused by </w:t>
      </w:r>
      <w:r w:rsidR="00FF7371" w:rsidRPr="00DF49CC">
        <w:rPr>
          <w:i/>
          <w:color w:val="auto"/>
        </w:rPr>
        <w:t>C. perfringens</w:t>
      </w:r>
      <w:r w:rsidR="00FF7371" w:rsidRPr="00DF49CC">
        <w:rPr>
          <w:color w:val="auto"/>
        </w:rPr>
        <w:t xml:space="preserve">. </w:t>
      </w:r>
    </w:p>
    <w:p w:rsidR="006305D7" w:rsidRPr="00DF49CC" w:rsidRDefault="006305D7" w:rsidP="00F77B97">
      <w:pPr>
        <w:rPr>
          <w:b/>
        </w:rPr>
      </w:pPr>
    </w:p>
    <w:p w:rsidR="00A729B1" w:rsidRPr="00DF49CC" w:rsidRDefault="006305D7" w:rsidP="00F77B97">
      <w:pPr>
        <w:rPr>
          <w:b/>
          <w:caps/>
        </w:rPr>
      </w:pPr>
      <w:r w:rsidRPr="00DF49CC">
        <w:rPr>
          <w:b/>
          <w:caps/>
        </w:rPr>
        <w:t>D</w:t>
      </w:r>
      <w:r w:rsidR="00163845" w:rsidRPr="00DF49CC">
        <w:rPr>
          <w:b/>
          <w:caps/>
        </w:rPr>
        <w:t>iscussion</w:t>
      </w:r>
      <w:r w:rsidRPr="00DF49CC">
        <w:rPr>
          <w:b/>
          <w:bCs/>
          <w:caps/>
        </w:rPr>
        <w:t>:</w:t>
      </w:r>
    </w:p>
    <w:p w:rsidR="00CA02E8" w:rsidRPr="00DF49CC" w:rsidRDefault="00CA6340" w:rsidP="00F77B97">
      <w:pPr>
        <w:rPr>
          <w:color w:val="auto"/>
        </w:rPr>
      </w:pPr>
      <w:r w:rsidRPr="00DF49CC">
        <w:rPr>
          <w:color w:val="auto"/>
        </w:rPr>
        <w:t xml:space="preserve">Intestinal loops models have been described in numerous species to study </w:t>
      </w:r>
      <w:r w:rsidR="00CE7837" w:rsidRPr="00DF49CC">
        <w:rPr>
          <w:color w:val="auto"/>
        </w:rPr>
        <w:t xml:space="preserve">host-pathogen interaction and </w:t>
      </w:r>
      <w:r w:rsidRPr="00DF49CC">
        <w:rPr>
          <w:color w:val="auto"/>
        </w:rPr>
        <w:t>pathogenesis</w:t>
      </w:r>
      <w:r w:rsidR="00CE7837" w:rsidRPr="00DF49CC">
        <w:rPr>
          <w:color w:val="auto"/>
        </w:rPr>
        <w:t xml:space="preserve"> of diseases</w:t>
      </w:r>
      <w:r w:rsidR="00885EDB" w:rsidRPr="00DF49CC">
        <w:rPr>
          <w:color w:val="auto"/>
        </w:rPr>
        <w:t xml:space="preserve"> caused by various intestinal pathogens</w:t>
      </w:r>
      <w:r w:rsidRPr="00DF49CC">
        <w:rPr>
          <w:color w:val="auto"/>
        </w:rPr>
        <w:t xml:space="preserve">, such as </w:t>
      </w:r>
      <w:r w:rsidRPr="00DF49CC">
        <w:rPr>
          <w:i/>
          <w:color w:val="auto"/>
        </w:rPr>
        <w:t>Clostridium perfringens</w:t>
      </w:r>
      <w:r w:rsidRPr="00DF49CC">
        <w:rPr>
          <w:color w:val="auto"/>
        </w:rPr>
        <w:t xml:space="preserve">, </w:t>
      </w:r>
      <w:r w:rsidRPr="00DF49CC">
        <w:rPr>
          <w:i/>
          <w:color w:val="auto"/>
        </w:rPr>
        <w:t>Clostridium difficile</w:t>
      </w:r>
      <w:r w:rsidRPr="00DF49CC">
        <w:rPr>
          <w:color w:val="auto"/>
        </w:rPr>
        <w:t xml:space="preserve"> and</w:t>
      </w:r>
      <w:r w:rsidRPr="00DF49CC">
        <w:rPr>
          <w:i/>
          <w:color w:val="auto"/>
        </w:rPr>
        <w:t xml:space="preserve"> Salmonella enterica </w:t>
      </w:r>
      <w:r w:rsidR="00A941C2" w:rsidRPr="00DF49CC">
        <w:rPr>
          <w:i/>
          <w:color w:val="auto"/>
        </w:rPr>
        <w:fldChar w:fldCharType="begin">
          <w:fldData xml:space="preserve">PEVuZE5vdGU+PENpdGU+PEF1dGhvcj5WYWxnYWVyZW48L0F1dGhvcj48WWVhcj4yMDEzPC9ZZWFy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</w:fldData>
        </w:fldChar>
      </w:r>
      <w:r w:rsidR="00390BF4" w:rsidRPr="00DF49CC">
        <w:rPr>
          <w:i/>
          <w:color w:val="auto"/>
        </w:rPr>
        <w:instrText xml:space="preserve"> ADDIN EN.CITE </w:instrText>
      </w:r>
      <w:r w:rsidR="00390BF4" w:rsidRPr="00DF49CC">
        <w:rPr>
          <w:i/>
          <w:color w:val="auto"/>
        </w:rPr>
        <w:fldChar w:fldCharType="begin">
          <w:fldData xml:space="preserve">PEVuZE5vdGU+PENpdGU+PEF1dGhvcj5WYWxnYWVyZW48L0F1dGhvcj48WWVhcj4yMDEzPC9ZZWFy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</w:fldData>
        </w:fldChar>
      </w:r>
      <w:r w:rsidR="00390BF4" w:rsidRPr="00DF49CC">
        <w:rPr>
          <w:i/>
          <w:color w:val="auto"/>
        </w:rPr>
        <w:instrText xml:space="preserve"> ADDIN EN.CITE.DATA </w:instrText>
      </w:r>
      <w:r w:rsidR="00390BF4" w:rsidRPr="00DF49CC">
        <w:rPr>
          <w:i/>
          <w:color w:val="auto"/>
        </w:rPr>
      </w:r>
      <w:r w:rsidR="00390BF4" w:rsidRPr="00DF49CC">
        <w:rPr>
          <w:i/>
          <w:color w:val="auto"/>
        </w:rPr>
        <w:fldChar w:fldCharType="end"/>
      </w:r>
      <w:r w:rsidR="00A941C2" w:rsidRPr="00DF49CC">
        <w:rPr>
          <w:i/>
          <w:color w:val="auto"/>
        </w:rPr>
      </w:r>
      <w:r w:rsidR="00A941C2" w:rsidRPr="00DF49CC">
        <w:rPr>
          <w:i/>
          <w:color w:val="auto"/>
        </w:rPr>
        <w:fldChar w:fldCharType="separate"/>
      </w:r>
      <w:r w:rsidR="00390BF4" w:rsidRPr="00DF49CC">
        <w:rPr>
          <w:i/>
          <w:noProof/>
          <w:color w:val="auto"/>
          <w:vertAlign w:val="superscript"/>
        </w:rPr>
        <w:t>7,9,13-15</w:t>
      </w:r>
      <w:r w:rsidR="00A941C2" w:rsidRPr="00DF49CC">
        <w:rPr>
          <w:i/>
          <w:color w:val="auto"/>
        </w:rPr>
        <w:fldChar w:fldCharType="end"/>
      </w:r>
      <w:r w:rsidR="00AE14C6" w:rsidRPr="00DF49CC">
        <w:rPr>
          <w:color w:val="auto"/>
        </w:rPr>
        <w:t xml:space="preserve">. It </w:t>
      </w:r>
      <w:r w:rsidR="0074409D" w:rsidRPr="00DF49CC">
        <w:rPr>
          <w:color w:val="auto"/>
        </w:rPr>
        <w:t xml:space="preserve">has </w:t>
      </w:r>
      <w:r w:rsidR="00AE14C6" w:rsidRPr="00DF49CC">
        <w:rPr>
          <w:color w:val="auto"/>
        </w:rPr>
        <w:t xml:space="preserve">also </w:t>
      </w:r>
      <w:r w:rsidR="0074409D" w:rsidRPr="00DF49CC">
        <w:rPr>
          <w:color w:val="auto"/>
        </w:rPr>
        <w:t xml:space="preserve">been </w:t>
      </w:r>
      <w:r w:rsidR="00AE14C6" w:rsidRPr="00DF49CC">
        <w:rPr>
          <w:color w:val="auto"/>
        </w:rPr>
        <w:t>used</w:t>
      </w:r>
      <w:r w:rsidRPr="00DF49CC">
        <w:rPr>
          <w:color w:val="auto"/>
        </w:rPr>
        <w:t xml:space="preserve"> to analyze the mucosal immune response</w:t>
      </w:r>
      <w:r w:rsidR="00A941C2" w:rsidRPr="00DF49CC">
        <w:rPr>
          <w:color w:val="auto"/>
        </w:rPr>
        <w:fldChar w:fldCharType="begin">
          <w:fldData xml:space="preserve">PEVuZE5vdGU+PENpdGU+PEF1dGhvcj5HZXJkdHM8L0F1dGhvcj48WWVhcj4yMDAxPC9ZZWFyPjxS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</w:fldData>
        </w:fldChar>
      </w:r>
      <w:r w:rsidR="00390BF4" w:rsidRPr="00DF49CC">
        <w:rPr>
          <w:color w:val="auto"/>
        </w:rPr>
        <w:instrText xml:space="preserve"> ADDIN EN.CITE </w:instrText>
      </w:r>
      <w:r w:rsidR="00390BF4" w:rsidRPr="00DF49CC">
        <w:rPr>
          <w:color w:val="auto"/>
        </w:rPr>
        <w:fldChar w:fldCharType="begin">
          <w:fldData xml:space="preserve">PEVuZE5vdGU+PENpdGU+PEF1dGhvcj5HZXJkdHM8L0F1dGhvcj48WWVhcj4yMDAxPC9ZZWFyPjxS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</w:fldData>
        </w:fldChar>
      </w:r>
      <w:r w:rsidR="00390BF4" w:rsidRPr="00DF49CC">
        <w:rPr>
          <w:color w:val="auto"/>
        </w:rPr>
        <w:instrText xml:space="preserve"> ADDIN EN.CITE.DATA </w:instrText>
      </w:r>
      <w:r w:rsidR="00390BF4" w:rsidRPr="00DF49CC">
        <w:rPr>
          <w:color w:val="auto"/>
        </w:rPr>
      </w:r>
      <w:r w:rsidR="00390BF4" w:rsidRPr="00DF49CC">
        <w:rPr>
          <w:color w:val="auto"/>
        </w:rPr>
        <w:fldChar w:fldCharType="end"/>
      </w:r>
      <w:r w:rsidR="00A941C2" w:rsidRPr="00DF49CC">
        <w:rPr>
          <w:color w:val="auto"/>
        </w:rPr>
      </w:r>
      <w:r w:rsidR="00A941C2" w:rsidRPr="00DF49CC">
        <w:rPr>
          <w:color w:val="auto"/>
        </w:rPr>
        <w:fldChar w:fldCharType="separate"/>
      </w:r>
      <w:r w:rsidR="00390BF4" w:rsidRPr="00DF49CC">
        <w:rPr>
          <w:noProof/>
          <w:color w:val="auto"/>
          <w:vertAlign w:val="superscript"/>
        </w:rPr>
        <w:t>16</w:t>
      </w:r>
      <w:r w:rsidR="00A941C2" w:rsidRPr="00DF49CC">
        <w:rPr>
          <w:color w:val="auto"/>
        </w:rPr>
        <w:fldChar w:fldCharType="end"/>
      </w:r>
      <w:r w:rsidR="00D32C9D" w:rsidRPr="00DF49CC">
        <w:rPr>
          <w:color w:val="auto"/>
        </w:rPr>
        <w:t>,</w:t>
      </w:r>
      <w:r w:rsidRPr="00DF49CC">
        <w:rPr>
          <w:color w:val="auto"/>
        </w:rPr>
        <w:t xml:space="preserve"> </w:t>
      </w:r>
      <w:r w:rsidR="0074409D" w:rsidRPr="00DF49CC">
        <w:rPr>
          <w:color w:val="auto"/>
        </w:rPr>
        <w:t xml:space="preserve">the </w:t>
      </w:r>
      <w:r w:rsidRPr="00DF49CC">
        <w:rPr>
          <w:color w:val="auto"/>
        </w:rPr>
        <w:t xml:space="preserve">efficacy of </w:t>
      </w:r>
      <w:r w:rsidR="001535D8" w:rsidRPr="00DF49CC">
        <w:rPr>
          <w:color w:val="auto"/>
        </w:rPr>
        <w:t>antibodies</w:t>
      </w:r>
      <w:r w:rsidRPr="00DF49CC">
        <w:rPr>
          <w:color w:val="auto"/>
        </w:rPr>
        <w:t xml:space="preserve"> </w:t>
      </w:r>
      <w:r w:rsidR="001535D8" w:rsidRPr="00DF49CC">
        <w:rPr>
          <w:color w:val="auto"/>
        </w:rPr>
        <w:t xml:space="preserve">to neutralize bacterial toxins excreted by </w:t>
      </w:r>
      <w:r w:rsidRPr="00DF49CC">
        <w:rPr>
          <w:color w:val="auto"/>
        </w:rPr>
        <w:t xml:space="preserve">intestinal </w:t>
      </w:r>
      <w:r w:rsidR="001535D8" w:rsidRPr="00DF49CC">
        <w:rPr>
          <w:color w:val="auto"/>
        </w:rPr>
        <w:t>pathogens</w:t>
      </w:r>
      <w:r w:rsidR="00A941C2" w:rsidRPr="00DF49CC">
        <w:rPr>
          <w:color w:val="auto"/>
        </w:rPr>
        <w:fldChar w:fldCharType="begin">
          <w:fldData xml:space="preserve">PEVuZE5vdGU+PENpdGU+PEF1dGhvcj5Hb29zc2VuczwvQXV0aG9yPjxZZWFyPjIwMTY8L1llYXI+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</w:fldData>
        </w:fldChar>
      </w:r>
      <w:r w:rsidR="00F15522" w:rsidRPr="00DF49CC">
        <w:rPr>
          <w:color w:val="auto"/>
        </w:rPr>
        <w:instrText xml:space="preserve"> ADDIN EN.CITE </w:instrText>
      </w:r>
      <w:r w:rsidR="00A941C2" w:rsidRPr="00DF49CC">
        <w:rPr>
          <w:color w:val="auto"/>
        </w:rPr>
        <w:fldChar w:fldCharType="begin">
          <w:fldData xml:space="preserve">PEVuZE5vdGU+PENpdGU+PEF1dGhvcj5Hb29zc2VuczwvQXV0aG9yPjxZZWFyPjIwMTY8L1llYXI+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</w:fldData>
        </w:fldChar>
      </w:r>
      <w:r w:rsidR="00F15522" w:rsidRPr="00DF49CC">
        <w:rPr>
          <w:color w:val="auto"/>
        </w:rPr>
        <w:instrText xml:space="preserve"> ADDIN EN.CITE.DATA </w:instrText>
      </w:r>
      <w:r w:rsidR="00A941C2" w:rsidRPr="00DF49CC">
        <w:rPr>
          <w:color w:val="auto"/>
        </w:rPr>
      </w:r>
      <w:r w:rsidR="00A941C2" w:rsidRPr="00DF49CC">
        <w:rPr>
          <w:color w:val="auto"/>
        </w:rPr>
        <w:fldChar w:fldCharType="end"/>
      </w:r>
      <w:r w:rsidR="00A941C2" w:rsidRPr="00DF49CC">
        <w:rPr>
          <w:color w:val="auto"/>
        </w:rPr>
      </w:r>
      <w:r w:rsidR="00A941C2" w:rsidRPr="00DF49CC">
        <w:rPr>
          <w:color w:val="auto"/>
        </w:rPr>
        <w:fldChar w:fldCharType="separate"/>
      </w:r>
      <w:r w:rsidR="00F15522" w:rsidRPr="00DF49CC">
        <w:rPr>
          <w:noProof/>
          <w:color w:val="auto"/>
          <w:vertAlign w:val="superscript"/>
        </w:rPr>
        <w:t>11</w:t>
      </w:r>
      <w:r w:rsidR="00A941C2" w:rsidRPr="00DF49CC">
        <w:rPr>
          <w:color w:val="auto"/>
        </w:rPr>
        <w:fldChar w:fldCharType="end"/>
      </w:r>
      <w:r w:rsidR="00D32C9D" w:rsidRPr="00DF49CC">
        <w:rPr>
          <w:color w:val="auto"/>
        </w:rPr>
        <w:t xml:space="preserve"> </w:t>
      </w:r>
      <w:r w:rsidR="00CE7837" w:rsidRPr="00DF49CC">
        <w:rPr>
          <w:color w:val="auto"/>
        </w:rPr>
        <w:t>and</w:t>
      </w:r>
      <w:r w:rsidR="00D32C9D" w:rsidRPr="00DF49CC">
        <w:rPr>
          <w:color w:val="auto"/>
        </w:rPr>
        <w:t xml:space="preserve"> </w:t>
      </w:r>
      <w:r w:rsidR="0074409D" w:rsidRPr="00DF49CC">
        <w:rPr>
          <w:color w:val="auto"/>
        </w:rPr>
        <w:t>to evaluate</w:t>
      </w:r>
      <w:r w:rsidR="00D32C9D" w:rsidRPr="00DF49CC">
        <w:rPr>
          <w:color w:val="auto"/>
        </w:rPr>
        <w:t xml:space="preserve"> vaccine candidates</w:t>
      </w:r>
      <w:r w:rsidR="00CA02E8" w:rsidRPr="00DF49CC">
        <w:rPr>
          <w:color w:val="auto"/>
        </w:rPr>
        <w:t xml:space="preserve"> to prevent intestinal diseases</w:t>
      </w:r>
      <w:r w:rsidR="00A941C2" w:rsidRPr="00DF49CC">
        <w:rPr>
          <w:color w:val="auto"/>
        </w:rPr>
        <w:fldChar w:fldCharType="begin">
          <w:fldData xml:space="preserve">PEVuZE5vdGU+PENpdGU+PEF1dGhvcj5Hb29zc2VuczwvQXV0aG9yPjxZZWFyPjIwMTY8L1llYXI+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</w:fldData>
        </w:fldChar>
      </w:r>
      <w:r w:rsidR="00F15522" w:rsidRPr="00DF49CC">
        <w:rPr>
          <w:color w:val="auto"/>
        </w:rPr>
        <w:instrText xml:space="preserve"> ADDIN EN.CITE </w:instrText>
      </w:r>
      <w:r w:rsidR="00A941C2" w:rsidRPr="00DF49CC">
        <w:rPr>
          <w:color w:val="auto"/>
        </w:rPr>
        <w:fldChar w:fldCharType="begin">
          <w:fldData xml:space="preserve">PEVuZE5vdGU+PENpdGU+PEF1dGhvcj5Hb29zc2VuczwvQXV0aG9yPjxZZWFyPjIwMTY8L1llYXI+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</w:fldData>
        </w:fldChar>
      </w:r>
      <w:r w:rsidR="00F15522" w:rsidRPr="00DF49CC">
        <w:rPr>
          <w:color w:val="auto"/>
        </w:rPr>
        <w:instrText xml:space="preserve"> ADDIN EN.CITE.DATA </w:instrText>
      </w:r>
      <w:r w:rsidR="00A941C2" w:rsidRPr="00DF49CC">
        <w:rPr>
          <w:color w:val="auto"/>
        </w:rPr>
      </w:r>
      <w:r w:rsidR="00A941C2" w:rsidRPr="00DF49CC">
        <w:rPr>
          <w:color w:val="auto"/>
        </w:rPr>
        <w:fldChar w:fldCharType="end"/>
      </w:r>
      <w:r w:rsidR="00A941C2" w:rsidRPr="00DF49CC">
        <w:rPr>
          <w:color w:val="auto"/>
        </w:rPr>
      </w:r>
      <w:r w:rsidR="00A941C2" w:rsidRPr="00DF49CC">
        <w:rPr>
          <w:color w:val="auto"/>
        </w:rPr>
        <w:fldChar w:fldCharType="separate"/>
      </w:r>
      <w:r w:rsidR="00F15522" w:rsidRPr="00DF49CC">
        <w:rPr>
          <w:noProof/>
          <w:color w:val="auto"/>
          <w:vertAlign w:val="superscript"/>
        </w:rPr>
        <w:t>10</w:t>
      </w:r>
      <w:r w:rsidR="00A941C2" w:rsidRPr="00DF49CC">
        <w:rPr>
          <w:color w:val="auto"/>
        </w:rPr>
        <w:fldChar w:fldCharType="end"/>
      </w:r>
      <w:r w:rsidR="00574139" w:rsidRPr="00DF49CC">
        <w:rPr>
          <w:color w:val="auto"/>
        </w:rPr>
        <w:t>.</w:t>
      </w:r>
      <w:r w:rsidR="001535D8" w:rsidRPr="00DF49CC">
        <w:rPr>
          <w:color w:val="auto"/>
        </w:rPr>
        <w:t xml:space="preserve"> </w:t>
      </w:r>
      <w:r w:rsidR="00CE7837" w:rsidRPr="00DF49CC">
        <w:rPr>
          <w:color w:val="auto"/>
        </w:rPr>
        <w:t xml:space="preserve">However, this model using </w:t>
      </w:r>
      <w:r w:rsidR="00FA34D7" w:rsidRPr="00DF49CC">
        <w:rPr>
          <w:color w:val="auto"/>
        </w:rPr>
        <w:t>numerous</w:t>
      </w:r>
      <w:r w:rsidR="00574139" w:rsidRPr="00DF49CC">
        <w:rPr>
          <w:color w:val="auto"/>
        </w:rPr>
        <w:t xml:space="preserve"> </w:t>
      </w:r>
      <w:r w:rsidR="00CE7837" w:rsidRPr="00DF49CC">
        <w:rPr>
          <w:color w:val="auto"/>
        </w:rPr>
        <w:t xml:space="preserve">ligated </w:t>
      </w:r>
      <w:r w:rsidR="00574139" w:rsidRPr="00DF49CC">
        <w:rPr>
          <w:color w:val="auto"/>
        </w:rPr>
        <w:t>loops</w:t>
      </w:r>
      <w:r w:rsidR="00CE7837" w:rsidRPr="00DF49CC">
        <w:rPr>
          <w:color w:val="auto"/>
        </w:rPr>
        <w:t xml:space="preserve"> in </w:t>
      </w:r>
      <w:r w:rsidR="00FA2E40" w:rsidRPr="00DF49CC">
        <w:rPr>
          <w:color w:val="auto"/>
        </w:rPr>
        <w:t>a single individual</w:t>
      </w:r>
      <w:r w:rsidR="00CE7837" w:rsidRPr="00DF49CC">
        <w:rPr>
          <w:color w:val="auto"/>
        </w:rPr>
        <w:t xml:space="preserve"> animal</w:t>
      </w:r>
      <w:r w:rsidR="00574139" w:rsidRPr="00DF49CC">
        <w:rPr>
          <w:color w:val="auto"/>
        </w:rPr>
        <w:t xml:space="preserve"> is poorly described in chickens and standardization of this technique is mandatory to obtain valid results</w:t>
      </w:r>
      <w:r w:rsidR="0046212F" w:rsidRPr="00DF49CC">
        <w:rPr>
          <w:color w:val="auto"/>
        </w:rPr>
        <w:t xml:space="preserve"> as inadequate manipulations may lead to false results and misinterpretations</w:t>
      </w:r>
      <w:r w:rsidR="00FA34D7" w:rsidRPr="00DF49CC">
        <w:rPr>
          <w:color w:val="auto"/>
        </w:rPr>
        <w:t>.</w:t>
      </w:r>
      <w:r w:rsidR="00F14F84">
        <w:rPr>
          <w:color w:val="auto"/>
        </w:rPr>
        <w:t xml:space="preserve"> </w:t>
      </w:r>
      <w:r w:rsidR="00FA34D7" w:rsidRPr="00DF49CC">
        <w:rPr>
          <w:color w:val="auto"/>
        </w:rPr>
        <w:t xml:space="preserve">This </w:t>
      </w:r>
      <w:r w:rsidR="0072754A">
        <w:rPr>
          <w:color w:val="auto"/>
        </w:rPr>
        <w:t xml:space="preserve">manuscript </w:t>
      </w:r>
      <w:r w:rsidR="00FA34D7" w:rsidRPr="00DF49CC">
        <w:rPr>
          <w:color w:val="auto"/>
        </w:rPr>
        <w:t xml:space="preserve">shows the creation of 9 successive ligated loops located in the jejunum and ileum of the chicken gastro-intestinal tract. </w:t>
      </w:r>
      <w:r w:rsidR="00EB19B2" w:rsidRPr="00DF49CC">
        <w:rPr>
          <w:color w:val="auto"/>
        </w:rPr>
        <w:t>This</w:t>
      </w:r>
      <w:r w:rsidR="00FA34D7" w:rsidRPr="00DF49CC">
        <w:rPr>
          <w:color w:val="auto"/>
        </w:rPr>
        <w:t xml:space="preserve"> study used Specific Pathogen Free (SPF) leghorn male chickens </w:t>
      </w:r>
      <w:r w:rsidR="0074409D" w:rsidRPr="00DF49CC">
        <w:rPr>
          <w:color w:val="auto"/>
        </w:rPr>
        <w:t xml:space="preserve">weighing </w:t>
      </w:r>
      <w:r w:rsidR="00FA34D7" w:rsidRPr="00DF49CC">
        <w:rPr>
          <w:color w:val="auto"/>
        </w:rPr>
        <w:t xml:space="preserve">between 1.0 and 1.2 kg. The maximum number of loops allowed by this breed at </w:t>
      </w:r>
      <w:r w:rsidR="00AE14C6" w:rsidRPr="00DF49CC">
        <w:rPr>
          <w:color w:val="auto"/>
        </w:rPr>
        <w:t>this</w:t>
      </w:r>
      <w:r w:rsidR="00FA34D7" w:rsidRPr="00DF49CC">
        <w:rPr>
          <w:color w:val="auto"/>
        </w:rPr>
        <w:t xml:space="preserve"> weight was 9, since </w:t>
      </w:r>
      <w:r w:rsidR="003002B2" w:rsidRPr="00DF49CC">
        <w:rPr>
          <w:color w:val="auto"/>
        </w:rPr>
        <w:t>26</w:t>
      </w:r>
      <w:r w:rsidR="00FA34D7" w:rsidRPr="00DF49CC">
        <w:rPr>
          <w:color w:val="auto"/>
        </w:rPr>
        <w:t xml:space="preserve"> cm of small intestine</w:t>
      </w:r>
      <w:r w:rsidR="00AE14C6" w:rsidRPr="00DF49CC">
        <w:rPr>
          <w:color w:val="auto"/>
        </w:rPr>
        <w:t>s</w:t>
      </w:r>
      <w:r w:rsidR="00FA34D7" w:rsidRPr="00DF49CC">
        <w:rPr>
          <w:color w:val="auto"/>
        </w:rPr>
        <w:t xml:space="preserve"> could be </w:t>
      </w:r>
      <w:r w:rsidR="0074409D" w:rsidRPr="00DF49CC">
        <w:rPr>
          <w:color w:val="auto"/>
        </w:rPr>
        <w:t xml:space="preserve">easily </w:t>
      </w:r>
      <w:r w:rsidR="00FA34D7" w:rsidRPr="00DF49CC">
        <w:rPr>
          <w:color w:val="auto"/>
        </w:rPr>
        <w:t>exteriorized</w:t>
      </w:r>
      <w:r w:rsidR="0074409D" w:rsidRPr="00DF49CC">
        <w:rPr>
          <w:color w:val="auto"/>
        </w:rPr>
        <w:t xml:space="preserve"> from the coelomic cavity</w:t>
      </w:r>
      <w:r w:rsidR="00FA34D7" w:rsidRPr="00DF49CC">
        <w:rPr>
          <w:color w:val="auto"/>
        </w:rPr>
        <w:t xml:space="preserve">. It is not excluded </w:t>
      </w:r>
      <w:r w:rsidR="00CE7837" w:rsidRPr="00DF49CC">
        <w:rPr>
          <w:color w:val="auto"/>
        </w:rPr>
        <w:t xml:space="preserve">that </w:t>
      </w:r>
      <w:r w:rsidR="00FA34D7" w:rsidRPr="00DF49CC">
        <w:rPr>
          <w:color w:val="auto"/>
        </w:rPr>
        <w:t xml:space="preserve">by using another breed and/or </w:t>
      </w:r>
      <w:r w:rsidR="00FA2E40" w:rsidRPr="00DF49CC">
        <w:rPr>
          <w:color w:val="auto"/>
        </w:rPr>
        <w:t>a</w:t>
      </w:r>
      <w:r w:rsidR="0074409D" w:rsidRPr="00DF49CC">
        <w:rPr>
          <w:color w:val="auto"/>
        </w:rPr>
        <w:t xml:space="preserve"> </w:t>
      </w:r>
      <w:r w:rsidR="00AE14C6" w:rsidRPr="00DF49CC">
        <w:rPr>
          <w:color w:val="auto"/>
        </w:rPr>
        <w:t xml:space="preserve">heavier </w:t>
      </w:r>
      <w:r w:rsidR="0074409D" w:rsidRPr="00DF49CC">
        <w:rPr>
          <w:color w:val="auto"/>
        </w:rPr>
        <w:t>leghorn male chicken</w:t>
      </w:r>
      <w:r w:rsidR="00CE7837" w:rsidRPr="00DF49CC">
        <w:rPr>
          <w:color w:val="auto"/>
        </w:rPr>
        <w:t>,</w:t>
      </w:r>
      <w:r w:rsidR="00FA34D7" w:rsidRPr="00DF49CC">
        <w:rPr>
          <w:color w:val="auto"/>
        </w:rPr>
        <w:t xml:space="preserve"> the total number of loops </w:t>
      </w:r>
      <w:r w:rsidR="00CE7837" w:rsidRPr="00DF49CC">
        <w:rPr>
          <w:color w:val="auto"/>
        </w:rPr>
        <w:t xml:space="preserve">created </w:t>
      </w:r>
      <w:r w:rsidR="0046212F" w:rsidRPr="00DF49CC">
        <w:rPr>
          <w:color w:val="auto"/>
        </w:rPr>
        <w:t>may</w:t>
      </w:r>
      <w:r w:rsidR="00FA34D7" w:rsidRPr="00DF49CC">
        <w:rPr>
          <w:color w:val="auto"/>
        </w:rPr>
        <w:t xml:space="preserve"> be different, even higher than 9. </w:t>
      </w:r>
      <w:r w:rsidR="00CE7837" w:rsidRPr="00DF49CC">
        <w:rPr>
          <w:color w:val="auto"/>
        </w:rPr>
        <w:t>Intestinal loops length</w:t>
      </w:r>
      <w:r w:rsidR="00A729B1" w:rsidRPr="00DF49CC">
        <w:rPr>
          <w:color w:val="auto"/>
        </w:rPr>
        <w:t xml:space="preserve"> could </w:t>
      </w:r>
      <w:r w:rsidR="00CA02E8" w:rsidRPr="00DF49CC">
        <w:rPr>
          <w:color w:val="auto"/>
        </w:rPr>
        <w:t xml:space="preserve">also </w:t>
      </w:r>
      <w:r w:rsidR="00A729B1" w:rsidRPr="00DF49CC">
        <w:rPr>
          <w:color w:val="auto"/>
        </w:rPr>
        <w:t xml:space="preserve">be modified, but the </w:t>
      </w:r>
      <w:r w:rsidR="0072754A" w:rsidRPr="00DF49CC">
        <w:rPr>
          <w:color w:val="auto"/>
        </w:rPr>
        <w:t>2-cm</w:t>
      </w:r>
      <w:r w:rsidR="00AE14C6" w:rsidRPr="00DF49CC">
        <w:rPr>
          <w:color w:val="auto"/>
        </w:rPr>
        <w:t xml:space="preserve"> </w:t>
      </w:r>
      <w:r w:rsidR="00A729B1" w:rsidRPr="00DF49CC">
        <w:rPr>
          <w:color w:val="auto"/>
        </w:rPr>
        <w:t xml:space="preserve">length was </w:t>
      </w:r>
      <w:r w:rsidR="00FF7371" w:rsidRPr="00DF49CC">
        <w:rPr>
          <w:color w:val="auto"/>
        </w:rPr>
        <w:t xml:space="preserve">considered </w:t>
      </w:r>
      <w:r w:rsidR="00A729B1" w:rsidRPr="00DF49CC">
        <w:rPr>
          <w:color w:val="auto"/>
        </w:rPr>
        <w:t xml:space="preserve">optimal to allow </w:t>
      </w:r>
      <w:r w:rsidR="0046212F" w:rsidRPr="00DF49CC">
        <w:rPr>
          <w:color w:val="auto"/>
        </w:rPr>
        <w:t>sample collection</w:t>
      </w:r>
      <w:r w:rsidR="00A729B1" w:rsidRPr="00DF49CC">
        <w:rPr>
          <w:color w:val="auto"/>
        </w:rPr>
        <w:t xml:space="preserve"> for histopathology and bacteriology while using the maximum capa</w:t>
      </w:r>
      <w:r w:rsidR="00AE14C6" w:rsidRPr="00DF49CC">
        <w:rPr>
          <w:color w:val="auto"/>
        </w:rPr>
        <w:t>city of the available intestinal length</w:t>
      </w:r>
      <w:r w:rsidR="00A729B1" w:rsidRPr="00DF49CC">
        <w:rPr>
          <w:color w:val="auto"/>
        </w:rPr>
        <w:t xml:space="preserve">. </w:t>
      </w:r>
    </w:p>
    <w:p w:rsidR="003002B2" w:rsidRPr="00DF49CC" w:rsidRDefault="003002B2" w:rsidP="00F77B97">
      <w:pPr>
        <w:rPr>
          <w:color w:val="auto"/>
        </w:rPr>
      </w:pPr>
    </w:p>
    <w:p w:rsidR="003002B2" w:rsidRPr="00DF49CC" w:rsidRDefault="000058C4" w:rsidP="00F77B97">
      <w:pPr>
        <w:rPr>
          <w:color w:val="auto"/>
        </w:rPr>
      </w:pPr>
      <w:r w:rsidRPr="00DF49CC">
        <w:rPr>
          <w:color w:val="auto"/>
        </w:rPr>
        <w:t xml:space="preserve">The intestinal ligated loop technique described in this article can be a valuable alternative to the current models </w:t>
      </w:r>
      <w:r w:rsidR="00FA2E40" w:rsidRPr="00DF49CC">
        <w:rPr>
          <w:color w:val="auto"/>
        </w:rPr>
        <w:t xml:space="preserve">available </w:t>
      </w:r>
      <w:r w:rsidRPr="00DF49CC">
        <w:rPr>
          <w:color w:val="auto"/>
        </w:rPr>
        <w:t xml:space="preserve">to study necrotic enteritis in chickens caused by </w:t>
      </w:r>
      <w:r w:rsidRPr="00DF49CC">
        <w:rPr>
          <w:i/>
          <w:color w:val="auto"/>
        </w:rPr>
        <w:t>Clostridium perfringens</w:t>
      </w:r>
      <w:r w:rsidRPr="00DF49CC">
        <w:rPr>
          <w:color w:val="auto"/>
        </w:rPr>
        <w:t>. According to the results described in a previous article</w:t>
      </w:r>
      <w:r w:rsidRPr="00DF49CC">
        <w:rPr>
          <w:color w:val="auto"/>
        </w:rPr>
        <w:fldChar w:fldCharType="begin">
          <w:fldData xml:space="preserve">PEVuZE5vdGU+PENpdGU+PEF1dGhvcj5QYXJlbnQ8L0F1dGhvcj48WWVhcj4yMDE3PC9ZZWFyPjxS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</w:fldData>
        </w:fldChar>
      </w:r>
      <w:r w:rsidRPr="00DF49CC">
        <w:rPr>
          <w:color w:val="auto"/>
        </w:rPr>
        <w:instrText xml:space="preserve"> ADDIN EN.CITE </w:instrText>
      </w:r>
      <w:r w:rsidRPr="00DF49CC">
        <w:rPr>
          <w:color w:val="auto"/>
        </w:rPr>
        <w:fldChar w:fldCharType="begin">
          <w:fldData xml:space="preserve">PEVuZE5vdGU+PENpdGU+PEF1dGhvcj5QYXJlbnQ8L0F1dGhvcj48WWVhcj4yMDE3PC9ZZWFyPjxS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</w:fldData>
        </w:fldChar>
      </w:r>
      <w:r w:rsidRPr="00DF49CC">
        <w:rPr>
          <w:color w:val="auto"/>
        </w:rPr>
        <w:instrText xml:space="preserve"> ADDIN EN.CITE.DATA </w:instrText>
      </w:r>
      <w:r w:rsidRPr="00DF49CC">
        <w:rPr>
          <w:color w:val="auto"/>
        </w:rPr>
      </w:r>
      <w:r w:rsidRPr="00DF49CC">
        <w:rPr>
          <w:color w:val="auto"/>
        </w:rPr>
        <w:fldChar w:fldCharType="end"/>
      </w:r>
      <w:r w:rsidRPr="00DF49CC">
        <w:rPr>
          <w:color w:val="auto"/>
        </w:rPr>
      </w:r>
      <w:r w:rsidRPr="00DF49CC">
        <w:rPr>
          <w:color w:val="auto"/>
        </w:rPr>
        <w:fldChar w:fldCharType="separate"/>
      </w:r>
      <w:r w:rsidRPr="00DF49CC">
        <w:rPr>
          <w:noProof/>
          <w:color w:val="auto"/>
          <w:vertAlign w:val="superscript"/>
        </w:rPr>
        <w:t>12</w:t>
      </w:r>
      <w:r w:rsidRPr="00DF49CC">
        <w:rPr>
          <w:color w:val="auto"/>
        </w:rPr>
        <w:fldChar w:fldCharType="end"/>
      </w:r>
      <w:r w:rsidRPr="00DF49CC">
        <w:rPr>
          <w:color w:val="auto"/>
        </w:rPr>
        <w:t xml:space="preserve">, the </w:t>
      </w:r>
      <w:r w:rsidR="00FA2E40" w:rsidRPr="00DF49CC">
        <w:rPr>
          <w:color w:val="auto"/>
        </w:rPr>
        <w:t>evaluation</w:t>
      </w:r>
      <w:r w:rsidRPr="00DF49CC">
        <w:rPr>
          <w:color w:val="auto"/>
        </w:rPr>
        <w:t xml:space="preserve"> of </w:t>
      </w:r>
      <w:r w:rsidR="005B7E5D" w:rsidRPr="00DF49CC">
        <w:rPr>
          <w:color w:val="auto"/>
        </w:rPr>
        <w:t xml:space="preserve">5 </w:t>
      </w:r>
      <w:r w:rsidR="005B7E5D" w:rsidRPr="00DF49CC">
        <w:rPr>
          <w:i/>
          <w:color w:val="auto"/>
        </w:rPr>
        <w:t xml:space="preserve">C. perfringens </w:t>
      </w:r>
      <w:r w:rsidR="005B7E5D" w:rsidRPr="00DF49CC">
        <w:rPr>
          <w:color w:val="auto"/>
        </w:rPr>
        <w:t xml:space="preserve">strains </w:t>
      </w:r>
      <w:r w:rsidR="00FA2E40" w:rsidRPr="00DF49CC">
        <w:rPr>
          <w:color w:val="auto"/>
        </w:rPr>
        <w:t>with</w:t>
      </w:r>
      <w:r w:rsidR="005B7E5D" w:rsidRPr="00DF49CC">
        <w:rPr>
          <w:color w:val="auto"/>
        </w:rPr>
        <w:t xml:space="preserve"> </w:t>
      </w:r>
      <w:r w:rsidRPr="00DF49CC">
        <w:rPr>
          <w:color w:val="auto"/>
        </w:rPr>
        <w:t xml:space="preserve">10 chickens was sufficient to differentiate highly virulent and commensal strains of </w:t>
      </w:r>
      <w:r w:rsidRPr="00DF49CC">
        <w:rPr>
          <w:i/>
          <w:color w:val="auto"/>
        </w:rPr>
        <w:t>C. perfringens</w:t>
      </w:r>
      <w:r w:rsidRPr="00DF49CC">
        <w:rPr>
          <w:color w:val="auto"/>
        </w:rPr>
        <w:t>. In comparison, other infection models</w:t>
      </w:r>
      <w:r w:rsidR="00FA2E40" w:rsidRPr="00DF49CC">
        <w:rPr>
          <w:color w:val="auto"/>
        </w:rPr>
        <w:t xml:space="preserve"> using </w:t>
      </w:r>
      <w:r w:rsidR="00FA2E40" w:rsidRPr="00DF49CC">
        <w:rPr>
          <w:i/>
          <w:color w:val="auto"/>
        </w:rPr>
        <w:t xml:space="preserve">per </w:t>
      </w:r>
      <w:proofErr w:type="spellStart"/>
      <w:r w:rsidR="00FA2E40" w:rsidRPr="00DF49CC">
        <w:rPr>
          <w:i/>
          <w:color w:val="auto"/>
        </w:rPr>
        <w:t>os</w:t>
      </w:r>
      <w:proofErr w:type="spellEnd"/>
      <w:r w:rsidR="00FA2E40" w:rsidRPr="00DF49CC">
        <w:rPr>
          <w:i/>
          <w:color w:val="auto"/>
        </w:rPr>
        <w:t xml:space="preserve"> </w:t>
      </w:r>
      <w:r w:rsidR="00FA2E40" w:rsidRPr="00DF49CC">
        <w:rPr>
          <w:color w:val="auto"/>
        </w:rPr>
        <w:t>inoculation</w:t>
      </w:r>
      <w:r w:rsidRPr="00DF49CC">
        <w:rPr>
          <w:color w:val="auto"/>
        </w:rPr>
        <w:t xml:space="preserve"> to reproduce necrotic enteritis</w:t>
      </w:r>
      <w:r w:rsidR="00FA2E40" w:rsidRPr="00DF49CC">
        <w:rPr>
          <w:color w:val="auto"/>
        </w:rPr>
        <w:t xml:space="preserve"> with </w:t>
      </w:r>
      <w:r w:rsidR="00FA2E40" w:rsidRPr="00DF49CC">
        <w:rPr>
          <w:i/>
          <w:color w:val="auto"/>
        </w:rPr>
        <w:t>C. perfringens</w:t>
      </w:r>
      <w:r w:rsidRPr="00DF49CC">
        <w:rPr>
          <w:color w:val="auto"/>
        </w:rPr>
        <w:t xml:space="preserve"> will require </w:t>
      </w:r>
      <w:proofErr w:type="gramStart"/>
      <w:r w:rsidRPr="00DF49CC">
        <w:rPr>
          <w:color w:val="auto"/>
        </w:rPr>
        <w:t xml:space="preserve">a </w:t>
      </w:r>
      <w:r w:rsidR="00FA2E40" w:rsidRPr="00DF49CC">
        <w:rPr>
          <w:color w:val="auto"/>
        </w:rPr>
        <w:t>large</w:t>
      </w:r>
      <w:r w:rsidRPr="00DF49CC">
        <w:rPr>
          <w:color w:val="auto"/>
        </w:rPr>
        <w:t xml:space="preserve"> number of</w:t>
      </w:r>
      <w:proofErr w:type="gramEnd"/>
      <w:r w:rsidRPr="00DF49CC">
        <w:rPr>
          <w:color w:val="auto"/>
        </w:rPr>
        <w:t xml:space="preserve"> individuals to obtain the same results. In the </w:t>
      </w:r>
      <w:r w:rsidR="00357FA7" w:rsidRPr="00DF49CC">
        <w:rPr>
          <w:color w:val="auto"/>
        </w:rPr>
        <w:t>literature</w:t>
      </w:r>
      <w:r w:rsidRPr="00DF49CC">
        <w:rPr>
          <w:color w:val="auto"/>
        </w:rPr>
        <w:t xml:space="preserve">, the number of birds needed to evaluate the virulence of </w:t>
      </w:r>
      <w:r w:rsidRPr="00DF49CC">
        <w:rPr>
          <w:i/>
          <w:color w:val="auto"/>
        </w:rPr>
        <w:t xml:space="preserve">C. perfringens </w:t>
      </w:r>
      <w:r w:rsidRPr="00DF49CC">
        <w:rPr>
          <w:color w:val="auto"/>
        </w:rPr>
        <w:t>strains range</w:t>
      </w:r>
      <w:r w:rsidR="00357FA7">
        <w:rPr>
          <w:color w:val="auto"/>
        </w:rPr>
        <w:t>s</w:t>
      </w:r>
      <w:r w:rsidRPr="00DF49CC">
        <w:rPr>
          <w:color w:val="auto"/>
        </w:rPr>
        <w:t xml:space="preserve"> from 10 to </w:t>
      </w:r>
      <w:r w:rsidR="005B7E5D" w:rsidRPr="00DF49CC">
        <w:rPr>
          <w:color w:val="auto"/>
        </w:rPr>
        <w:t>30</w:t>
      </w:r>
      <w:r w:rsidRPr="00DF49CC">
        <w:rPr>
          <w:color w:val="auto"/>
        </w:rPr>
        <w:t xml:space="preserve"> chickens per group</w:t>
      </w:r>
      <w:r w:rsidR="005B7E5D" w:rsidRPr="00DF49CC">
        <w:rPr>
          <w:color w:val="auto"/>
        </w:rPr>
        <w:fldChar w:fldCharType="begin">
          <w:fldData xml:space="preserve">PEVuZE5vdGU+PENpdGU+PEF1dGhvcj5XYWRlPC9BdXRob3I+PFllYXI+MjAxNjwvWWVhcj48UmVj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=
</w:fldData>
        </w:fldChar>
      </w:r>
      <w:r w:rsidR="005B7E5D" w:rsidRPr="00DF49CC">
        <w:rPr>
          <w:color w:val="auto"/>
        </w:rPr>
        <w:instrText xml:space="preserve"> ADDIN EN.CITE </w:instrText>
      </w:r>
      <w:r w:rsidR="005B7E5D" w:rsidRPr="00DF49CC">
        <w:rPr>
          <w:color w:val="auto"/>
        </w:rPr>
        <w:fldChar w:fldCharType="begin">
          <w:fldData xml:space="preserve">PEVuZE5vdGU+PENpdGU+PEF1dGhvcj5XYWRlPC9BdXRob3I+PFllYXI+MjAxNjwvWWVhcj48UmVj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=
</w:fldData>
        </w:fldChar>
      </w:r>
      <w:r w:rsidR="005B7E5D" w:rsidRPr="00DF49CC">
        <w:rPr>
          <w:color w:val="auto"/>
        </w:rPr>
        <w:instrText xml:space="preserve"> ADDIN EN.CITE.DATA </w:instrText>
      </w:r>
      <w:r w:rsidR="005B7E5D" w:rsidRPr="00DF49CC">
        <w:rPr>
          <w:color w:val="auto"/>
        </w:rPr>
      </w:r>
      <w:r w:rsidR="005B7E5D" w:rsidRPr="00DF49CC">
        <w:rPr>
          <w:color w:val="auto"/>
        </w:rPr>
        <w:fldChar w:fldCharType="end"/>
      </w:r>
      <w:r w:rsidR="005B7E5D" w:rsidRPr="00DF49CC">
        <w:rPr>
          <w:color w:val="auto"/>
        </w:rPr>
      </w:r>
      <w:r w:rsidR="005B7E5D" w:rsidRPr="00DF49CC">
        <w:rPr>
          <w:color w:val="auto"/>
        </w:rPr>
        <w:fldChar w:fldCharType="separate"/>
      </w:r>
      <w:r w:rsidR="005B7E5D" w:rsidRPr="00DF49CC">
        <w:rPr>
          <w:noProof/>
          <w:color w:val="auto"/>
          <w:vertAlign w:val="superscript"/>
        </w:rPr>
        <w:t>17-19</w:t>
      </w:r>
      <w:r w:rsidR="005B7E5D" w:rsidRPr="00DF49CC">
        <w:rPr>
          <w:color w:val="auto"/>
        </w:rPr>
        <w:fldChar w:fldCharType="end"/>
      </w:r>
      <w:r w:rsidRPr="00DF49CC">
        <w:rPr>
          <w:color w:val="auto"/>
        </w:rPr>
        <w:t xml:space="preserve"> to a hundred hosts per group</w:t>
      </w:r>
      <w:r w:rsidR="005B7E5D" w:rsidRPr="00DF49CC">
        <w:rPr>
          <w:color w:val="auto"/>
        </w:rPr>
        <w:fldChar w:fldCharType="begin"/>
      </w:r>
      <w:r w:rsidR="005B7E5D" w:rsidRPr="00DF49CC">
        <w:rPr>
          <w:color w:val="auto"/>
        </w:rPr>
        <w:instrText xml:space="preserve"> ADDIN EN.CITE &lt;EndNote&gt;&lt;Cite&gt;&lt;Author&gt;Chalmers&lt;/Author&gt;&lt;Year&gt;2007&lt;/Year&gt;&lt;RecNum&gt;2103&lt;/RecNum&gt;&lt;DisplayText&gt;&lt;style face="superscript"&gt;20&lt;/style&gt;&lt;/DisplayText&gt;&lt;record&gt;&lt;rec-number&gt;2103&lt;/rec-number&gt;&lt;foreign-keys&gt;&lt;key app="EN" db-id="vdfpvvsrh90d98eprfr5fz5esattpsd2ztzz" timestamp="1438011656"&gt;2103&lt;/key&gt;&lt;/foreign-keys&gt;&lt;ref-type name="Journal Article"&gt;17&lt;/ref-type&gt;&lt;contributors&gt;&lt;authors&gt;&lt;author&gt;Chalmers, G.&lt;/author&gt;&lt;author&gt;Bruce, H. L.&lt;/author&gt;&lt;author&gt;Toole, D. L.&lt;/author&gt;&lt;author&gt;Barnum, D. A.&lt;/author&gt;&lt;author&gt;Boerlin, P.&lt;/author&gt;&lt;/authors&gt;&lt;/contributors&gt;&lt;auth-address&gt;Department of Pathobiology, Ontario Veterinary College, University of Guelph, Guelph, Ontario, N1G 2W1, Canada.&lt;/auth-address&gt;&lt;titles&gt;&lt;title&gt;Necrotic enteritis potential in a model system using Clostridium perfringens isolated from field outbreaks&lt;/title&gt;&lt;secondary-title&gt;Avian Diseases&lt;/secondary-title&gt;&lt;alt-title&gt;Avian diseases&lt;/alt-title&gt;&lt;/titles&gt;&lt;periodical&gt;&lt;full-title&gt;Avian Dis&lt;/full-title&gt;&lt;abbr-1&gt;Avian diseases&lt;/abbr-1&gt;&lt;/periodical&gt;&lt;alt-periodical&gt;&lt;full-title&gt;Avian Dis&lt;/full-title&gt;&lt;abbr-1&gt;Avian diseases&lt;/abbr-1&gt;&lt;/alt-periodical&gt;&lt;pages&gt;834-9&lt;/pages&gt;&lt;volume&gt;51&lt;/volume&gt;&lt;number&gt;4&lt;/number&gt;&lt;keywords&gt;&lt;keyword&gt;Animals&lt;/keyword&gt;&lt;keyword&gt;Body Weight&lt;/keyword&gt;&lt;keyword&gt;*Chickens&lt;/keyword&gt;&lt;keyword&gt;Clostridium perfringens/isolation &amp;amp; purification/*pathogenicity&lt;/keyword&gt;&lt;keyword&gt;Disease Outbreaks/veterinary&lt;/keyword&gt;&lt;keyword&gt;Enteritis/epidemiology/microbiology/mortality/pathology/*veterinary&lt;/keyword&gt;&lt;keyword&gt;*Models, Biological&lt;/keyword&gt;&lt;keyword&gt;Necrosis/microbiology/*veterinary&lt;/keyword&gt;&lt;keyword&gt;Poultry Diseases/epidemiology/*microbiology/mortality/pathology&lt;/keyword&gt;&lt;/keywords&gt;&lt;dates&gt;&lt;year&gt;2007&lt;/year&gt;&lt;pub-dates&gt;&lt;date&gt;Dec&lt;/date&gt;&lt;/pub-dates&gt;&lt;/dates&gt;&lt;isbn&gt;0005-2086 (Print)&amp;#xD;0005-2086 (Linking)&lt;/isbn&gt;&lt;accession-num&gt;18251390&lt;/accession-num&gt;&lt;urls&gt;&lt;related-urls&gt;&lt;url&gt;http://www.ncbi.nlm.nih.gov/pubmed/18251390&lt;/url&gt;&lt;/related-urls&gt;&lt;/urls&gt;&lt;electronic-resource-num&gt;10.1637/7959-022807-REGR.1&lt;/electronic-resource-num&gt;&lt;/record&gt;&lt;/Cite&gt;&lt;/EndNote&gt;</w:instrText>
      </w:r>
      <w:r w:rsidR="005B7E5D" w:rsidRPr="00DF49CC">
        <w:rPr>
          <w:color w:val="auto"/>
        </w:rPr>
        <w:fldChar w:fldCharType="separate"/>
      </w:r>
      <w:r w:rsidR="005B7E5D" w:rsidRPr="00DF49CC">
        <w:rPr>
          <w:noProof/>
          <w:color w:val="auto"/>
          <w:vertAlign w:val="superscript"/>
        </w:rPr>
        <w:t>20</w:t>
      </w:r>
      <w:r w:rsidR="005B7E5D" w:rsidRPr="00DF49CC">
        <w:rPr>
          <w:color w:val="auto"/>
        </w:rPr>
        <w:fldChar w:fldCharType="end"/>
      </w:r>
      <w:r w:rsidR="005B7E5D" w:rsidRPr="00DF49CC">
        <w:rPr>
          <w:color w:val="auto"/>
        </w:rPr>
        <w:t xml:space="preserve">. </w:t>
      </w:r>
      <w:proofErr w:type="gramStart"/>
      <w:r w:rsidR="00FA2E40" w:rsidRPr="00DF49CC">
        <w:rPr>
          <w:color w:val="auto"/>
        </w:rPr>
        <w:t>In regard to</w:t>
      </w:r>
      <w:proofErr w:type="gramEnd"/>
      <w:r w:rsidR="005B7E5D" w:rsidRPr="00DF49CC">
        <w:rPr>
          <w:color w:val="auto"/>
        </w:rPr>
        <w:t xml:space="preserve"> the refinement principle for animal use in research, it would be </w:t>
      </w:r>
      <w:r w:rsidR="00FA2E40" w:rsidRPr="00DF49CC">
        <w:rPr>
          <w:color w:val="auto"/>
        </w:rPr>
        <w:t>advised</w:t>
      </w:r>
      <w:r w:rsidR="005B7E5D" w:rsidRPr="00DF49CC">
        <w:rPr>
          <w:color w:val="auto"/>
        </w:rPr>
        <w:t xml:space="preserve"> to use the technique requiring the lowest number of hosts to obtain significant results. The intestinal ligated loop </w:t>
      </w:r>
      <w:r w:rsidR="005B7E5D" w:rsidRPr="00DF49CC">
        <w:rPr>
          <w:color w:val="auto"/>
        </w:rPr>
        <w:lastRenderedPageBreak/>
        <w:t xml:space="preserve">model described in this article is most likely the model requiring the lowest number of chickens to compare the virulence of </w:t>
      </w:r>
      <w:r w:rsidR="005B7E5D" w:rsidRPr="00DF49CC">
        <w:rPr>
          <w:i/>
          <w:color w:val="auto"/>
        </w:rPr>
        <w:t xml:space="preserve">C. perfringens </w:t>
      </w:r>
      <w:r w:rsidR="005B7E5D" w:rsidRPr="00DF49CC">
        <w:rPr>
          <w:color w:val="auto"/>
        </w:rPr>
        <w:t>strains.</w:t>
      </w:r>
    </w:p>
    <w:p w:rsidR="00CA02E8" w:rsidRPr="00DF49CC" w:rsidRDefault="00CA02E8" w:rsidP="00F77B97">
      <w:pPr>
        <w:rPr>
          <w:color w:val="auto"/>
        </w:rPr>
      </w:pPr>
    </w:p>
    <w:p w:rsidR="00CA6340" w:rsidRPr="00DF49CC" w:rsidRDefault="00FA34D7" w:rsidP="00F77B97">
      <w:pPr>
        <w:rPr>
          <w:color w:val="auto"/>
        </w:rPr>
      </w:pPr>
      <w:r w:rsidRPr="00DF49CC">
        <w:rPr>
          <w:color w:val="auto"/>
        </w:rPr>
        <w:t xml:space="preserve">Since cross-contamination by leakage from a ligature could be evaluated only after </w:t>
      </w:r>
      <w:r w:rsidRPr="00DF49CC">
        <w:rPr>
          <w:i/>
          <w:color w:val="auto"/>
        </w:rPr>
        <w:t>C</w:t>
      </w:r>
      <w:r w:rsidR="00FF7371" w:rsidRPr="00DF49CC">
        <w:rPr>
          <w:i/>
          <w:color w:val="auto"/>
        </w:rPr>
        <w:t>.</w:t>
      </w:r>
      <w:r w:rsidRPr="00DF49CC">
        <w:rPr>
          <w:i/>
          <w:color w:val="auto"/>
        </w:rPr>
        <w:t xml:space="preserve"> perfringens</w:t>
      </w:r>
      <w:r w:rsidRPr="00DF49CC">
        <w:rPr>
          <w:color w:val="auto"/>
        </w:rPr>
        <w:t xml:space="preserve"> culture and characterization by pulsed field gel electrophoresis (PFGE)</w:t>
      </w:r>
      <w:r w:rsidR="00CE7837" w:rsidRPr="00DF49CC">
        <w:rPr>
          <w:color w:val="auto"/>
        </w:rPr>
        <w:t xml:space="preserve"> many days after the procedures</w:t>
      </w:r>
      <w:r w:rsidRPr="00DF49CC">
        <w:rPr>
          <w:color w:val="auto"/>
        </w:rPr>
        <w:t xml:space="preserve">, it was of the utmost importance </w:t>
      </w:r>
      <w:r w:rsidR="00AE14C6" w:rsidRPr="00DF49CC">
        <w:rPr>
          <w:color w:val="auto"/>
        </w:rPr>
        <w:t xml:space="preserve">to </w:t>
      </w:r>
      <w:r w:rsidR="00CE7837" w:rsidRPr="00DF49CC">
        <w:rPr>
          <w:color w:val="auto"/>
        </w:rPr>
        <w:t>minimize</w:t>
      </w:r>
      <w:r w:rsidRPr="00DF49CC">
        <w:rPr>
          <w:color w:val="auto"/>
        </w:rPr>
        <w:t xml:space="preserve"> this risk by including </w:t>
      </w:r>
      <w:r w:rsidR="00FF7371" w:rsidRPr="00DF49CC">
        <w:rPr>
          <w:color w:val="auto"/>
        </w:rPr>
        <w:t xml:space="preserve">1 cm </w:t>
      </w:r>
      <w:proofErr w:type="spellStart"/>
      <w:r w:rsidRPr="00DF49CC">
        <w:rPr>
          <w:color w:val="auto"/>
        </w:rPr>
        <w:t>interloops</w:t>
      </w:r>
      <w:proofErr w:type="spellEnd"/>
      <w:r w:rsidRPr="00DF49CC">
        <w:rPr>
          <w:color w:val="auto"/>
        </w:rPr>
        <w:t xml:space="preserve"> containing an int</w:t>
      </w:r>
      <w:r w:rsidR="00CE7837" w:rsidRPr="00DF49CC">
        <w:rPr>
          <w:color w:val="auto"/>
        </w:rPr>
        <w:t xml:space="preserve">erloop ligature mid-way between </w:t>
      </w:r>
      <w:r w:rsidRPr="00DF49CC">
        <w:rPr>
          <w:color w:val="auto"/>
        </w:rPr>
        <w:t xml:space="preserve">2 </w:t>
      </w:r>
      <w:r w:rsidR="00CE7837" w:rsidRPr="00DF49CC">
        <w:rPr>
          <w:color w:val="auto"/>
        </w:rPr>
        <w:t xml:space="preserve">adjacent </w:t>
      </w:r>
      <w:r w:rsidRPr="00DF49CC">
        <w:rPr>
          <w:color w:val="auto"/>
        </w:rPr>
        <w:t xml:space="preserve">loops. By </w:t>
      </w:r>
      <w:r w:rsidR="0074409D" w:rsidRPr="00DF49CC">
        <w:rPr>
          <w:color w:val="auto"/>
        </w:rPr>
        <w:t xml:space="preserve">taking </w:t>
      </w:r>
      <w:r w:rsidRPr="00DF49CC">
        <w:rPr>
          <w:color w:val="auto"/>
        </w:rPr>
        <w:t xml:space="preserve">these precautions, </w:t>
      </w:r>
      <w:r w:rsidR="00EB19B2" w:rsidRPr="00DF49CC">
        <w:rPr>
          <w:color w:val="auto"/>
        </w:rPr>
        <w:t>it was possible</w:t>
      </w:r>
      <w:r w:rsidRPr="00DF49CC">
        <w:rPr>
          <w:color w:val="auto"/>
        </w:rPr>
        <w:t xml:space="preserve"> to avoid </w:t>
      </w:r>
      <w:r w:rsidR="00EB19B2" w:rsidRPr="00DF49CC">
        <w:rPr>
          <w:color w:val="auto"/>
        </w:rPr>
        <w:t xml:space="preserve">a </w:t>
      </w:r>
      <w:r w:rsidRPr="00DF49CC">
        <w:rPr>
          <w:color w:val="auto"/>
        </w:rPr>
        <w:t xml:space="preserve">possible cross-contamination. Indeed, while pathogenic strains caused </w:t>
      </w:r>
      <w:r w:rsidR="00CA02E8" w:rsidRPr="00DF49CC">
        <w:rPr>
          <w:color w:val="auto"/>
        </w:rPr>
        <w:t xml:space="preserve">microscopic </w:t>
      </w:r>
      <w:r w:rsidRPr="00DF49CC">
        <w:rPr>
          <w:color w:val="auto"/>
        </w:rPr>
        <w:t xml:space="preserve">necrotic lesions </w:t>
      </w:r>
      <w:r w:rsidR="00045DE2" w:rsidRPr="00DF49CC">
        <w:rPr>
          <w:color w:val="auto"/>
        </w:rPr>
        <w:t xml:space="preserve">concordant with necrotic enteritis, there were no significant </w:t>
      </w:r>
      <w:r w:rsidR="00CA02E8" w:rsidRPr="00DF49CC">
        <w:rPr>
          <w:color w:val="auto"/>
        </w:rPr>
        <w:t xml:space="preserve">microscopic </w:t>
      </w:r>
      <w:r w:rsidR="00045DE2" w:rsidRPr="00DF49CC">
        <w:rPr>
          <w:color w:val="auto"/>
        </w:rPr>
        <w:t xml:space="preserve">lesions in adjacent loops injected with non-pathogenic </w:t>
      </w:r>
      <w:r w:rsidR="00045DE2" w:rsidRPr="00DF49CC">
        <w:rPr>
          <w:i/>
          <w:color w:val="auto"/>
        </w:rPr>
        <w:t>C</w:t>
      </w:r>
      <w:r w:rsidR="00FF7371" w:rsidRPr="00DF49CC">
        <w:rPr>
          <w:i/>
          <w:color w:val="auto"/>
        </w:rPr>
        <w:t>.</w:t>
      </w:r>
      <w:r w:rsidR="00045DE2" w:rsidRPr="00DF49CC">
        <w:rPr>
          <w:i/>
          <w:color w:val="auto"/>
        </w:rPr>
        <w:t xml:space="preserve"> perfringens </w:t>
      </w:r>
      <w:r w:rsidR="00045DE2" w:rsidRPr="00DF49CC">
        <w:rPr>
          <w:color w:val="auto"/>
        </w:rPr>
        <w:t xml:space="preserve">strains or the BHI culture medium negative control. This was indicative that </w:t>
      </w:r>
      <w:r w:rsidR="0046212F" w:rsidRPr="00DF49CC">
        <w:rPr>
          <w:color w:val="auto"/>
        </w:rPr>
        <w:t>different</w:t>
      </w:r>
      <w:r w:rsidR="00045DE2" w:rsidRPr="00DF49CC">
        <w:rPr>
          <w:color w:val="auto"/>
        </w:rPr>
        <w:t xml:space="preserve"> strains could </w:t>
      </w:r>
      <w:r w:rsidR="00582AE1" w:rsidRPr="00DF49CC">
        <w:rPr>
          <w:color w:val="auto"/>
        </w:rPr>
        <w:t xml:space="preserve">be </w:t>
      </w:r>
      <w:r w:rsidR="00CE7837" w:rsidRPr="00DF49CC">
        <w:rPr>
          <w:color w:val="auto"/>
        </w:rPr>
        <w:t>safely</w:t>
      </w:r>
      <w:r w:rsidR="00045DE2" w:rsidRPr="00DF49CC">
        <w:rPr>
          <w:color w:val="auto"/>
        </w:rPr>
        <w:t xml:space="preserve"> injected in adjacent intestinal loops of </w:t>
      </w:r>
      <w:r w:rsidR="00357FA7">
        <w:rPr>
          <w:color w:val="auto"/>
        </w:rPr>
        <w:t>the</w:t>
      </w:r>
      <w:r w:rsidR="00045DE2" w:rsidRPr="00DF49CC">
        <w:rPr>
          <w:color w:val="auto"/>
        </w:rPr>
        <w:t xml:space="preserve"> same </w:t>
      </w:r>
      <w:r w:rsidR="00582AE1" w:rsidRPr="00DF49CC">
        <w:rPr>
          <w:color w:val="auto"/>
        </w:rPr>
        <w:t>chicken</w:t>
      </w:r>
      <w:r w:rsidR="00045DE2" w:rsidRPr="00DF49CC">
        <w:rPr>
          <w:color w:val="auto"/>
        </w:rPr>
        <w:t xml:space="preserve">. </w:t>
      </w:r>
    </w:p>
    <w:p w:rsidR="00A729B1" w:rsidRPr="00DF49CC" w:rsidRDefault="00A729B1" w:rsidP="00F77B97">
      <w:pPr>
        <w:rPr>
          <w:color w:val="auto"/>
        </w:rPr>
      </w:pPr>
    </w:p>
    <w:p w:rsidR="006C3945" w:rsidRPr="00DF49CC" w:rsidRDefault="006C3945" w:rsidP="00F77B97">
      <w:pPr>
        <w:rPr>
          <w:color w:val="auto"/>
        </w:rPr>
      </w:pPr>
      <w:r w:rsidRPr="00DF49CC">
        <w:rPr>
          <w:color w:val="auto"/>
        </w:rPr>
        <w:t xml:space="preserve">One of the most challenging issues with this model was </w:t>
      </w:r>
      <w:r w:rsidR="00CB577A" w:rsidRPr="00DF49CC">
        <w:rPr>
          <w:color w:val="auto"/>
        </w:rPr>
        <w:t>the exteriorization of</w:t>
      </w:r>
      <w:r w:rsidRPr="00DF49CC">
        <w:rPr>
          <w:color w:val="auto"/>
        </w:rPr>
        <w:t xml:space="preserve"> the small intestine</w:t>
      </w:r>
      <w:r w:rsidR="00CB577A" w:rsidRPr="00DF49CC">
        <w:rPr>
          <w:color w:val="auto"/>
        </w:rPr>
        <w:t>s</w:t>
      </w:r>
      <w:r w:rsidRPr="00DF49CC">
        <w:rPr>
          <w:color w:val="auto"/>
        </w:rPr>
        <w:t xml:space="preserve"> without compromising ventilation</w:t>
      </w:r>
      <w:r w:rsidR="00AE14C6" w:rsidRPr="00DF49CC">
        <w:rPr>
          <w:color w:val="auto"/>
        </w:rPr>
        <w:t xml:space="preserve"> </w:t>
      </w:r>
      <w:r w:rsidR="00390BF4" w:rsidRPr="00DF49CC">
        <w:rPr>
          <w:color w:val="auto"/>
        </w:rPr>
        <w:t>and</w:t>
      </w:r>
      <w:r w:rsidR="00AE14C6" w:rsidRPr="00DF49CC">
        <w:rPr>
          <w:color w:val="auto"/>
        </w:rPr>
        <w:t xml:space="preserve"> intestinal vascularization</w:t>
      </w:r>
      <w:r w:rsidRPr="00DF49CC">
        <w:rPr>
          <w:color w:val="auto"/>
        </w:rPr>
        <w:t xml:space="preserve">. </w:t>
      </w:r>
      <w:r w:rsidR="00CB7D92" w:rsidRPr="00DF49CC">
        <w:rPr>
          <w:color w:val="auto"/>
        </w:rPr>
        <w:t>Birds have a</w:t>
      </w:r>
      <w:r w:rsidR="00B2567A" w:rsidRPr="00DF49CC">
        <w:rPr>
          <w:color w:val="auto"/>
        </w:rPr>
        <w:t xml:space="preserve"> </w:t>
      </w:r>
      <w:r w:rsidR="00CB7D92" w:rsidRPr="00DF49CC">
        <w:rPr>
          <w:color w:val="auto"/>
        </w:rPr>
        <w:t xml:space="preserve">different respiratory </w:t>
      </w:r>
      <w:r w:rsidR="00CE7837" w:rsidRPr="00DF49CC">
        <w:rPr>
          <w:color w:val="auto"/>
        </w:rPr>
        <w:t>system</w:t>
      </w:r>
      <w:r w:rsidR="00CB7D92" w:rsidRPr="00DF49CC">
        <w:rPr>
          <w:color w:val="auto"/>
        </w:rPr>
        <w:t xml:space="preserve"> </w:t>
      </w:r>
      <w:r w:rsidR="00AE14C6" w:rsidRPr="00DF49CC">
        <w:rPr>
          <w:color w:val="auto"/>
        </w:rPr>
        <w:t>than</w:t>
      </w:r>
      <w:r w:rsidR="00CB7D92" w:rsidRPr="00DF49CC">
        <w:rPr>
          <w:color w:val="auto"/>
        </w:rPr>
        <w:t xml:space="preserve"> mammals. </w:t>
      </w:r>
      <w:r w:rsidR="00AE14C6" w:rsidRPr="00DF49CC">
        <w:rPr>
          <w:color w:val="auto"/>
        </w:rPr>
        <w:t>The d</w:t>
      </w:r>
      <w:r w:rsidR="00CE7837" w:rsidRPr="00DF49CC">
        <w:rPr>
          <w:color w:val="auto"/>
        </w:rPr>
        <w:t xml:space="preserve">iaphragm is </w:t>
      </w:r>
      <w:r w:rsidR="00CE4F6A" w:rsidRPr="00DF49CC">
        <w:rPr>
          <w:color w:val="auto"/>
        </w:rPr>
        <w:t>absent,</w:t>
      </w:r>
      <w:r w:rsidR="00CE7837" w:rsidRPr="00DF49CC">
        <w:rPr>
          <w:color w:val="auto"/>
        </w:rPr>
        <w:t xml:space="preserve"> and v</w:t>
      </w:r>
      <w:r w:rsidR="00D772A3" w:rsidRPr="00DF49CC">
        <w:rPr>
          <w:color w:val="auto"/>
        </w:rPr>
        <w:t>entilation is controlled by</w:t>
      </w:r>
      <w:r w:rsidR="00CB7D92" w:rsidRPr="00DF49CC">
        <w:rPr>
          <w:color w:val="auto"/>
        </w:rPr>
        <w:t xml:space="preserve"> airsacs, thin</w:t>
      </w:r>
      <w:r w:rsidR="00CE7837" w:rsidRPr="00DF49CC">
        <w:rPr>
          <w:color w:val="auto"/>
        </w:rPr>
        <w:t>-walled</w:t>
      </w:r>
      <w:r w:rsidR="00CB7D92" w:rsidRPr="00DF49CC">
        <w:rPr>
          <w:color w:val="auto"/>
        </w:rPr>
        <w:t xml:space="preserve"> structures in the abdominal cavity. </w:t>
      </w:r>
      <w:r w:rsidR="00254D03" w:rsidRPr="00DF49CC">
        <w:rPr>
          <w:color w:val="auto"/>
        </w:rPr>
        <w:t>There are</w:t>
      </w:r>
      <w:r w:rsidR="00D772A3" w:rsidRPr="00DF49CC">
        <w:rPr>
          <w:color w:val="auto"/>
        </w:rPr>
        <w:t xml:space="preserve"> </w:t>
      </w:r>
      <w:r w:rsidR="00AE14C6" w:rsidRPr="00DF49CC">
        <w:rPr>
          <w:color w:val="auto"/>
        </w:rPr>
        <w:t>7</w:t>
      </w:r>
      <w:r w:rsidR="00254D03" w:rsidRPr="00DF49CC">
        <w:rPr>
          <w:color w:val="auto"/>
        </w:rPr>
        <w:t xml:space="preserve"> of these</w:t>
      </w:r>
      <w:r w:rsidR="0074409D" w:rsidRPr="00DF49CC">
        <w:rPr>
          <w:color w:val="auto"/>
        </w:rPr>
        <w:t xml:space="preserve"> in chickens</w:t>
      </w:r>
      <w:r w:rsidR="00D772A3" w:rsidRPr="00DF49CC">
        <w:rPr>
          <w:color w:val="auto"/>
        </w:rPr>
        <w:t xml:space="preserve"> and</w:t>
      </w:r>
      <w:r w:rsidR="00CB7D92" w:rsidRPr="00DF49CC">
        <w:rPr>
          <w:color w:val="auto"/>
        </w:rPr>
        <w:t xml:space="preserve"> </w:t>
      </w:r>
      <w:r w:rsidR="0074409D" w:rsidRPr="00DF49CC">
        <w:rPr>
          <w:color w:val="auto"/>
        </w:rPr>
        <w:t xml:space="preserve">they are </w:t>
      </w:r>
      <w:r w:rsidR="00CB7D92" w:rsidRPr="00DF49CC">
        <w:rPr>
          <w:color w:val="auto"/>
        </w:rPr>
        <w:t xml:space="preserve">divided in </w:t>
      </w:r>
      <w:r w:rsidR="008B2F6E">
        <w:rPr>
          <w:color w:val="auto"/>
        </w:rPr>
        <w:t xml:space="preserve">the </w:t>
      </w:r>
      <w:r w:rsidR="00CB7D92" w:rsidRPr="00DF49CC">
        <w:rPr>
          <w:color w:val="auto"/>
        </w:rPr>
        <w:t>cervical (1), anterior thoracic (2), posterior</w:t>
      </w:r>
      <w:r w:rsidR="00D772A3" w:rsidRPr="00DF49CC">
        <w:rPr>
          <w:color w:val="auto"/>
        </w:rPr>
        <w:t xml:space="preserve"> thoracic</w:t>
      </w:r>
      <w:r w:rsidR="00CB7D92" w:rsidRPr="00DF49CC">
        <w:rPr>
          <w:color w:val="auto"/>
        </w:rPr>
        <w:t xml:space="preserve"> (2) and abdominal (2)</w:t>
      </w:r>
      <w:r w:rsidR="0074409D" w:rsidRPr="00DF49CC">
        <w:rPr>
          <w:color w:val="auto"/>
        </w:rPr>
        <w:t xml:space="preserve"> air sacs</w:t>
      </w:r>
      <w:r w:rsidR="00B3008A" w:rsidRPr="00DF49CC">
        <w:rPr>
          <w:color w:val="auto"/>
        </w:rPr>
        <w:t>.</w:t>
      </w:r>
      <w:r w:rsidR="00CB7D92" w:rsidRPr="00DF49CC">
        <w:rPr>
          <w:color w:val="auto"/>
        </w:rPr>
        <w:t xml:space="preserve"> </w:t>
      </w:r>
      <w:r w:rsidR="00B3008A" w:rsidRPr="00DF49CC">
        <w:rPr>
          <w:color w:val="auto"/>
        </w:rPr>
        <w:t>T</w:t>
      </w:r>
      <w:r w:rsidR="00CB7D92" w:rsidRPr="00DF49CC">
        <w:rPr>
          <w:color w:val="auto"/>
        </w:rPr>
        <w:t xml:space="preserve">hese balloon-like structures are </w:t>
      </w:r>
      <w:r w:rsidR="00CE7837" w:rsidRPr="00DF49CC">
        <w:rPr>
          <w:color w:val="auto"/>
        </w:rPr>
        <w:t xml:space="preserve">directly </w:t>
      </w:r>
      <w:r w:rsidR="00CB7D92" w:rsidRPr="00DF49CC">
        <w:rPr>
          <w:color w:val="auto"/>
        </w:rPr>
        <w:t xml:space="preserve">connected to the lungs and allow </w:t>
      </w:r>
      <w:r w:rsidR="00AE14C6" w:rsidRPr="00DF49CC">
        <w:rPr>
          <w:color w:val="auto"/>
        </w:rPr>
        <w:t xml:space="preserve">for </w:t>
      </w:r>
      <w:r w:rsidR="00CB7D92" w:rsidRPr="00DF49CC">
        <w:rPr>
          <w:color w:val="auto"/>
        </w:rPr>
        <w:t xml:space="preserve">the movement of air in the respiratory </w:t>
      </w:r>
      <w:r w:rsidR="00D737A8" w:rsidRPr="00DF49CC">
        <w:rPr>
          <w:color w:val="auto"/>
        </w:rPr>
        <w:t>tract</w:t>
      </w:r>
      <w:r w:rsidR="00CB7D92" w:rsidRPr="00DF49CC">
        <w:rPr>
          <w:color w:val="auto"/>
        </w:rPr>
        <w:t xml:space="preserve">. </w:t>
      </w:r>
      <w:r w:rsidR="00AE14C6" w:rsidRPr="00DF49CC">
        <w:rPr>
          <w:color w:val="auto"/>
        </w:rPr>
        <w:t>Upon</w:t>
      </w:r>
      <w:r w:rsidR="00CB7D92" w:rsidRPr="00DF49CC">
        <w:rPr>
          <w:color w:val="auto"/>
        </w:rPr>
        <w:t xml:space="preserve"> opening the abdominal cavity between the sternum and cloaca, abdominal airsacs </w:t>
      </w:r>
      <w:r w:rsidR="00AE14C6" w:rsidRPr="00DF49CC">
        <w:rPr>
          <w:color w:val="auto"/>
        </w:rPr>
        <w:t>are</w:t>
      </w:r>
      <w:r w:rsidR="00CB7D92" w:rsidRPr="00DF49CC">
        <w:rPr>
          <w:color w:val="auto"/>
        </w:rPr>
        <w:t xml:space="preserve"> prominent and tend to be easily ruptured</w:t>
      </w:r>
      <w:r w:rsidR="00AE14C6" w:rsidRPr="00DF49CC">
        <w:rPr>
          <w:color w:val="auto"/>
        </w:rPr>
        <w:t>, especially</w:t>
      </w:r>
      <w:r w:rsidR="00CB7D92" w:rsidRPr="00DF49CC">
        <w:rPr>
          <w:color w:val="auto"/>
        </w:rPr>
        <w:t xml:space="preserve"> if dry. For this reason, constant humidification with </w:t>
      </w:r>
      <w:r w:rsidR="00221E98" w:rsidRPr="00DF49CC">
        <w:rPr>
          <w:color w:val="auto"/>
        </w:rPr>
        <w:t>gauzes</w:t>
      </w:r>
      <w:r w:rsidR="00AE14C6" w:rsidRPr="00DF49CC">
        <w:rPr>
          <w:color w:val="auto"/>
        </w:rPr>
        <w:t xml:space="preserve"> damped with </w:t>
      </w:r>
      <w:r w:rsidR="00CB7D92" w:rsidRPr="00DF49CC">
        <w:rPr>
          <w:color w:val="auto"/>
        </w:rPr>
        <w:t>steri</w:t>
      </w:r>
      <w:r w:rsidR="00AE14C6" w:rsidRPr="00DF49CC">
        <w:rPr>
          <w:color w:val="auto"/>
        </w:rPr>
        <w:t>le saline is important to ease</w:t>
      </w:r>
      <w:r w:rsidR="00CB7D92" w:rsidRPr="00DF49CC">
        <w:rPr>
          <w:color w:val="auto"/>
        </w:rPr>
        <w:t xml:space="preserve"> proper ventilation and anesthesia during</w:t>
      </w:r>
      <w:r w:rsidR="00BA2E6F" w:rsidRPr="00DF49CC">
        <w:rPr>
          <w:color w:val="auto"/>
        </w:rPr>
        <w:t xml:space="preserve"> </w:t>
      </w:r>
      <w:r w:rsidR="00CB7D92" w:rsidRPr="00DF49CC">
        <w:rPr>
          <w:color w:val="auto"/>
        </w:rPr>
        <w:t xml:space="preserve">procedures. Also, it </w:t>
      </w:r>
      <w:r w:rsidR="00D737A8" w:rsidRPr="00DF49CC">
        <w:rPr>
          <w:color w:val="auto"/>
        </w:rPr>
        <w:t>can be</w:t>
      </w:r>
      <w:r w:rsidR="00CB7D92" w:rsidRPr="00DF49CC">
        <w:rPr>
          <w:color w:val="auto"/>
        </w:rPr>
        <w:t xml:space="preserve"> difficult </w:t>
      </w:r>
      <w:r w:rsidR="00CB577A" w:rsidRPr="00DF49CC">
        <w:rPr>
          <w:color w:val="auto"/>
        </w:rPr>
        <w:t xml:space="preserve">to </w:t>
      </w:r>
      <w:r w:rsidR="00D772A3" w:rsidRPr="00DF49CC">
        <w:rPr>
          <w:color w:val="auto"/>
        </w:rPr>
        <w:t>avoid</w:t>
      </w:r>
      <w:r w:rsidR="00CB7D92" w:rsidRPr="00DF49CC">
        <w:rPr>
          <w:color w:val="auto"/>
        </w:rPr>
        <w:t xml:space="preserve"> small punctures in the</w:t>
      </w:r>
      <w:r w:rsidR="00CB577A" w:rsidRPr="00DF49CC">
        <w:rPr>
          <w:color w:val="auto"/>
        </w:rPr>
        <w:t xml:space="preserve"> abdominal</w:t>
      </w:r>
      <w:r w:rsidR="00CB7D92" w:rsidRPr="00DF49CC">
        <w:rPr>
          <w:color w:val="auto"/>
        </w:rPr>
        <w:t xml:space="preserve"> airsacs while </w:t>
      </w:r>
      <w:r w:rsidR="00BA664F" w:rsidRPr="00DF49CC">
        <w:rPr>
          <w:color w:val="auto"/>
        </w:rPr>
        <w:t>exteriorizing the intestines out</w:t>
      </w:r>
      <w:r w:rsidR="00CB7D92" w:rsidRPr="00DF49CC">
        <w:rPr>
          <w:color w:val="auto"/>
        </w:rPr>
        <w:t xml:space="preserve"> of the abdominal cavity. </w:t>
      </w:r>
      <w:r w:rsidR="00D772A3" w:rsidRPr="00DF49CC">
        <w:rPr>
          <w:color w:val="auto"/>
        </w:rPr>
        <w:t>It is important to monitor anesthetic parameters</w:t>
      </w:r>
      <w:r w:rsidR="00CB577A" w:rsidRPr="00DF49CC">
        <w:rPr>
          <w:color w:val="auto"/>
        </w:rPr>
        <w:t xml:space="preserve">, </w:t>
      </w:r>
      <w:r w:rsidR="00BA664F" w:rsidRPr="00DF49CC">
        <w:rPr>
          <w:color w:val="auto"/>
        </w:rPr>
        <w:t>such as</w:t>
      </w:r>
      <w:r w:rsidR="00CB577A" w:rsidRPr="00DF49CC">
        <w:rPr>
          <w:color w:val="auto"/>
        </w:rPr>
        <w:t xml:space="preserve"> </w:t>
      </w:r>
      <w:r w:rsidR="00E3266C" w:rsidRPr="00DF49CC">
        <w:rPr>
          <w:color w:val="auto"/>
        </w:rPr>
        <w:t xml:space="preserve">respiratory rate and pattern, </w:t>
      </w:r>
      <w:r w:rsidR="00BA664F" w:rsidRPr="00DF49CC">
        <w:rPr>
          <w:color w:val="auto"/>
        </w:rPr>
        <w:t xml:space="preserve">palpebral </w:t>
      </w:r>
      <w:r w:rsidR="00CB577A" w:rsidRPr="00DF49CC">
        <w:rPr>
          <w:color w:val="auto"/>
        </w:rPr>
        <w:t>re</w:t>
      </w:r>
      <w:r w:rsidR="00E3266C" w:rsidRPr="00DF49CC">
        <w:rPr>
          <w:color w:val="auto"/>
        </w:rPr>
        <w:t>flexes</w:t>
      </w:r>
      <w:r w:rsidR="00D737A8" w:rsidRPr="00DF49CC">
        <w:rPr>
          <w:color w:val="auto"/>
        </w:rPr>
        <w:t>, heart rate and</w:t>
      </w:r>
      <w:r w:rsidR="00E3266C" w:rsidRPr="00DF49CC">
        <w:rPr>
          <w:color w:val="auto"/>
        </w:rPr>
        <w:t xml:space="preserve"> </w:t>
      </w:r>
      <w:r w:rsidR="00D737A8" w:rsidRPr="00DF49CC">
        <w:rPr>
          <w:color w:val="auto"/>
        </w:rPr>
        <w:t xml:space="preserve">chicken’s </w:t>
      </w:r>
      <w:r w:rsidR="00E3266C" w:rsidRPr="00DF49CC">
        <w:rPr>
          <w:color w:val="auto"/>
        </w:rPr>
        <w:t>movements</w:t>
      </w:r>
      <w:r w:rsidR="00CB577A" w:rsidRPr="00DF49CC">
        <w:rPr>
          <w:color w:val="auto"/>
        </w:rPr>
        <w:t>,</w:t>
      </w:r>
      <w:r w:rsidR="00D772A3" w:rsidRPr="00DF49CC">
        <w:rPr>
          <w:color w:val="auto"/>
        </w:rPr>
        <w:t xml:space="preserve"> to </w:t>
      </w:r>
      <w:r w:rsidR="00245932" w:rsidRPr="00DF49CC">
        <w:rPr>
          <w:color w:val="auto"/>
        </w:rPr>
        <w:t>make sure</w:t>
      </w:r>
      <w:r w:rsidR="00D772A3" w:rsidRPr="00DF49CC">
        <w:rPr>
          <w:color w:val="auto"/>
        </w:rPr>
        <w:t xml:space="preserve"> the </w:t>
      </w:r>
      <w:r w:rsidR="00BA664F" w:rsidRPr="00DF49CC">
        <w:rPr>
          <w:color w:val="auto"/>
        </w:rPr>
        <w:t>chicken</w:t>
      </w:r>
      <w:r w:rsidR="00D772A3" w:rsidRPr="00DF49CC">
        <w:rPr>
          <w:color w:val="auto"/>
        </w:rPr>
        <w:t xml:space="preserve"> </w:t>
      </w:r>
      <w:r w:rsidR="00CB577A" w:rsidRPr="00DF49CC">
        <w:rPr>
          <w:color w:val="auto"/>
        </w:rPr>
        <w:t>stays</w:t>
      </w:r>
      <w:r w:rsidR="00D772A3" w:rsidRPr="00DF49CC">
        <w:rPr>
          <w:color w:val="auto"/>
        </w:rPr>
        <w:t xml:space="preserve"> under an adequate </w:t>
      </w:r>
      <w:r w:rsidR="00BA664F" w:rsidRPr="00DF49CC">
        <w:rPr>
          <w:color w:val="auto"/>
        </w:rPr>
        <w:t>plane</w:t>
      </w:r>
      <w:r w:rsidR="00D772A3" w:rsidRPr="00DF49CC">
        <w:rPr>
          <w:color w:val="auto"/>
        </w:rPr>
        <w:t xml:space="preserve"> of anesthesia. Small air leakage is less likely to affect </w:t>
      </w:r>
      <w:r w:rsidR="00CB577A" w:rsidRPr="00DF49CC">
        <w:rPr>
          <w:color w:val="auto"/>
        </w:rPr>
        <w:t xml:space="preserve">the </w:t>
      </w:r>
      <w:r w:rsidR="00BA2E6F" w:rsidRPr="00DF49CC">
        <w:rPr>
          <w:color w:val="auto"/>
        </w:rPr>
        <w:t xml:space="preserve">quality of </w:t>
      </w:r>
      <w:r w:rsidR="00D772A3" w:rsidRPr="00DF49CC">
        <w:rPr>
          <w:color w:val="auto"/>
        </w:rPr>
        <w:t xml:space="preserve">anesthesia, but this leakage must be </w:t>
      </w:r>
      <w:r w:rsidR="00245932" w:rsidRPr="00DF49CC">
        <w:rPr>
          <w:color w:val="auto"/>
        </w:rPr>
        <w:t>minimized</w:t>
      </w:r>
      <w:r w:rsidR="00D772A3" w:rsidRPr="00DF49CC">
        <w:rPr>
          <w:color w:val="auto"/>
        </w:rPr>
        <w:t xml:space="preserve">. </w:t>
      </w:r>
      <w:r w:rsidR="00BA664F" w:rsidRPr="00DF49CC">
        <w:rPr>
          <w:color w:val="auto"/>
        </w:rPr>
        <w:t xml:space="preserve">It </w:t>
      </w:r>
      <w:r w:rsidR="00D772A3" w:rsidRPr="00DF49CC">
        <w:rPr>
          <w:color w:val="auto"/>
        </w:rPr>
        <w:t xml:space="preserve">is important to hermetically close the peritoneum </w:t>
      </w:r>
      <w:r w:rsidR="00245932" w:rsidRPr="00DF49CC">
        <w:rPr>
          <w:color w:val="auto"/>
        </w:rPr>
        <w:t>after the procedures. This will reestablish</w:t>
      </w:r>
      <w:r w:rsidR="00D772A3" w:rsidRPr="00DF49CC">
        <w:rPr>
          <w:color w:val="auto"/>
        </w:rPr>
        <w:t xml:space="preserve"> the internal air pressure and ventilation will return to normal after this step. </w:t>
      </w:r>
      <w:r w:rsidR="00E3266C" w:rsidRPr="00DF49CC">
        <w:rPr>
          <w:color w:val="auto"/>
        </w:rPr>
        <w:t>A</w:t>
      </w:r>
      <w:r w:rsidR="00D772A3" w:rsidRPr="00DF49CC">
        <w:rPr>
          <w:color w:val="auto"/>
        </w:rPr>
        <w:t xml:space="preserve">fter the closure of this </w:t>
      </w:r>
      <w:r w:rsidR="008950F9" w:rsidRPr="00DF49CC">
        <w:rPr>
          <w:color w:val="auto"/>
        </w:rPr>
        <w:t>structure</w:t>
      </w:r>
      <w:r w:rsidR="00D772A3" w:rsidRPr="00DF49CC">
        <w:rPr>
          <w:color w:val="auto"/>
        </w:rPr>
        <w:t xml:space="preserve">, there should be no </w:t>
      </w:r>
      <w:r w:rsidR="008950F9" w:rsidRPr="00DF49CC">
        <w:rPr>
          <w:color w:val="auto"/>
        </w:rPr>
        <w:t>air leakage</w:t>
      </w:r>
      <w:r w:rsidR="00D772A3" w:rsidRPr="00DF49CC">
        <w:rPr>
          <w:color w:val="auto"/>
        </w:rPr>
        <w:t xml:space="preserve"> from the abdomen. This can be verified by spraying a small amount of sterile saline on the sutures and </w:t>
      </w:r>
      <w:r w:rsidR="00BA664F" w:rsidRPr="00DF49CC">
        <w:rPr>
          <w:color w:val="auto"/>
        </w:rPr>
        <w:t>look for bubble formation</w:t>
      </w:r>
      <w:r w:rsidR="00D772A3" w:rsidRPr="00DF49CC">
        <w:rPr>
          <w:color w:val="auto"/>
        </w:rPr>
        <w:t xml:space="preserve"> </w:t>
      </w:r>
      <w:r w:rsidR="00B3008A" w:rsidRPr="00DF49CC">
        <w:rPr>
          <w:color w:val="auto"/>
        </w:rPr>
        <w:t>indicating</w:t>
      </w:r>
      <w:r w:rsidR="00E3266C" w:rsidRPr="00DF49CC">
        <w:rPr>
          <w:color w:val="auto"/>
        </w:rPr>
        <w:t xml:space="preserve"> </w:t>
      </w:r>
      <w:r w:rsidR="00D772A3" w:rsidRPr="00DF49CC">
        <w:rPr>
          <w:color w:val="auto"/>
        </w:rPr>
        <w:t xml:space="preserve">air coming from the abdominal cavity. </w:t>
      </w:r>
      <w:r w:rsidR="008950F9" w:rsidRPr="00DF49CC">
        <w:rPr>
          <w:color w:val="auto"/>
        </w:rPr>
        <w:t>If</w:t>
      </w:r>
      <w:r w:rsidR="00D772A3" w:rsidRPr="00DF49CC">
        <w:rPr>
          <w:color w:val="auto"/>
        </w:rPr>
        <w:t xml:space="preserve"> this happen</w:t>
      </w:r>
      <w:r w:rsidR="008950F9" w:rsidRPr="00DF49CC">
        <w:rPr>
          <w:color w:val="auto"/>
        </w:rPr>
        <w:t>s</w:t>
      </w:r>
      <w:r w:rsidR="00D772A3" w:rsidRPr="00DF49CC">
        <w:rPr>
          <w:color w:val="auto"/>
        </w:rPr>
        <w:t xml:space="preserve">, additional simple </w:t>
      </w:r>
      <w:r w:rsidR="00BA664F" w:rsidRPr="00DF49CC">
        <w:rPr>
          <w:color w:val="auto"/>
        </w:rPr>
        <w:t xml:space="preserve">skin </w:t>
      </w:r>
      <w:r w:rsidR="00D772A3" w:rsidRPr="00DF49CC">
        <w:rPr>
          <w:color w:val="auto"/>
        </w:rPr>
        <w:t xml:space="preserve">sutures can be placed </w:t>
      </w:r>
      <w:r w:rsidR="00E3266C" w:rsidRPr="00DF49CC">
        <w:rPr>
          <w:color w:val="auto"/>
        </w:rPr>
        <w:t>at the</w:t>
      </w:r>
      <w:r w:rsidR="00D772A3" w:rsidRPr="00DF49CC">
        <w:rPr>
          <w:color w:val="auto"/>
        </w:rPr>
        <w:t xml:space="preserve"> air leakage</w:t>
      </w:r>
      <w:r w:rsidR="00E3266C" w:rsidRPr="00DF49CC">
        <w:rPr>
          <w:color w:val="auto"/>
        </w:rPr>
        <w:t xml:space="preserve"> </w:t>
      </w:r>
      <w:r w:rsidR="00B3008A" w:rsidRPr="00DF49CC">
        <w:rPr>
          <w:color w:val="auto"/>
        </w:rPr>
        <w:t>site</w:t>
      </w:r>
      <w:r w:rsidR="00D772A3" w:rsidRPr="00DF49CC">
        <w:rPr>
          <w:color w:val="auto"/>
        </w:rPr>
        <w:t>.</w:t>
      </w:r>
    </w:p>
    <w:p w:rsidR="00CB7D92" w:rsidRPr="00DF49CC" w:rsidRDefault="00CB7D92" w:rsidP="00F77B97">
      <w:pPr>
        <w:rPr>
          <w:color w:val="auto"/>
        </w:rPr>
      </w:pPr>
    </w:p>
    <w:p w:rsidR="00CB7D92" w:rsidRPr="00DF49CC" w:rsidRDefault="00BF5D3C" w:rsidP="00F77B97">
      <w:pPr>
        <w:rPr>
          <w:color w:val="auto"/>
        </w:rPr>
      </w:pPr>
      <w:r w:rsidRPr="00DF49CC">
        <w:rPr>
          <w:color w:val="auto"/>
        </w:rPr>
        <w:t xml:space="preserve">Another technically challenging aspect is related to </w:t>
      </w:r>
      <w:r w:rsidR="00C16BDB" w:rsidRPr="00DF49CC">
        <w:rPr>
          <w:color w:val="auto"/>
        </w:rPr>
        <w:t xml:space="preserve">the risk </w:t>
      </w:r>
      <w:r w:rsidR="00BA664F" w:rsidRPr="00DF49CC">
        <w:rPr>
          <w:color w:val="auto"/>
        </w:rPr>
        <w:t>of</w:t>
      </w:r>
      <w:r w:rsidR="00C16BDB" w:rsidRPr="00DF49CC">
        <w:rPr>
          <w:color w:val="auto"/>
        </w:rPr>
        <w:t xml:space="preserve"> </w:t>
      </w:r>
      <w:r w:rsidRPr="00DF49CC">
        <w:rPr>
          <w:color w:val="auto"/>
        </w:rPr>
        <w:t>ischemi</w:t>
      </w:r>
      <w:r w:rsidR="00FD67FB" w:rsidRPr="00DF49CC">
        <w:rPr>
          <w:color w:val="auto"/>
        </w:rPr>
        <w:t>c lesions</w:t>
      </w:r>
      <w:r w:rsidR="00BA664F" w:rsidRPr="00DF49CC">
        <w:rPr>
          <w:color w:val="auto"/>
        </w:rPr>
        <w:t xml:space="preserve"> developing</w:t>
      </w:r>
      <w:r w:rsidRPr="00DF49CC">
        <w:rPr>
          <w:color w:val="auto"/>
        </w:rPr>
        <w:t xml:space="preserve"> </w:t>
      </w:r>
      <w:r w:rsidR="00FD67FB" w:rsidRPr="00DF49CC">
        <w:rPr>
          <w:color w:val="auto"/>
        </w:rPr>
        <w:t>in</w:t>
      </w:r>
      <w:r w:rsidRPr="00DF49CC">
        <w:rPr>
          <w:color w:val="auto"/>
        </w:rPr>
        <w:t xml:space="preserve"> the small intestine</w:t>
      </w:r>
      <w:r w:rsidR="00C16BDB" w:rsidRPr="00DF49CC">
        <w:rPr>
          <w:color w:val="auto"/>
        </w:rPr>
        <w:t xml:space="preserve"> due to poorly executed</w:t>
      </w:r>
      <w:r w:rsidR="0074409D" w:rsidRPr="00DF49CC">
        <w:rPr>
          <w:color w:val="auto"/>
        </w:rPr>
        <w:t xml:space="preserve"> surgical</w:t>
      </w:r>
      <w:r w:rsidR="00C16BDB" w:rsidRPr="00DF49CC">
        <w:rPr>
          <w:color w:val="auto"/>
        </w:rPr>
        <w:t xml:space="preserve"> procedures. Ischemia happens when there is a restriction of blood supply to tissues, causing a shortage of oxygen and other molecules needed for cellular metabolism. In this case, the intestine will rapidly become </w:t>
      </w:r>
      <w:r w:rsidR="00245932" w:rsidRPr="00DF49CC">
        <w:rPr>
          <w:color w:val="auto"/>
        </w:rPr>
        <w:t xml:space="preserve">macroscopically </w:t>
      </w:r>
      <w:r w:rsidR="00C16BDB" w:rsidRPr="00DF49CC">
        <w:rPr>
          <w:color w:val="auto"/>
        </w:rPr>
        <w:t xml:space="preserve">dark blue instead of pink-reddish </w:t>
      </w:r>
      <w:r w:rsidR="00245932" w:rsidRPr="00DF49CC">
        <w:rPr>
          <w:color w:val="auto"/>
        </w:rPr>
        <w:t>and</w:t>
      </w:r>
      <w:r w:rsidR="00C16BDB" w:rsidRPr="00DF49CC">
        <w:rPr>
          <w:color w:val="auto"/>
        </w:rPr>
        <w:t xml:space="preserve"> </w:t>
      </w:r>
      <w:r w:rsidR="00990D4E" w:rsidRPr="00DF49CC">
        <w:rPr>
          <w:color w:val="auto"/>
        </w:rPr>
        <w:t xml:space="preserve">the </w:t>
      </w:r>
      <w:r w:rsidR="00C16BDB" w:rsidRPr="00DF49CC">
        <w:rPr>
          <w:color w:val="auto"/>
        </w:rPr>
        <w:t xml:space="preserve">intestinal </w:t>
      </w:r>
      <w:r w:rsidR="00BA664F" w:rsidRPr="00DF49CC">
        <w:rPr>
          <w:color w:val="auto"/>
        </w:rPr>
        <w:t>mucosal cells</w:t>
      </w:r>
      <w:r w:rsidR="00C16BDB" w:rsidRPr="00DF49CC">
        <w:rPr>
          <w:color w:val="auto"/>
        </w:rPr>
        <w:t xml:space="preserve"> will degenerate</w:t>
      </w:r>
      <w:r w:rsidR="00245932" w:rsidRPr="00DF49CC">
        <w:rPr>
          <w:color w:val="auto"/>
        </w:rPr>
        <w:t xml:space="preserve"> quickly</w:t>
      </w:r>
      <w:r w:rsidR="00C16BDB" w:rsidRPr="00DF49CC">
        <w:rPr>
          <w:color w:val="auto"/>
        </w:rPr>
        <w:t>.</w:t>
      </w:r>
      <w:r w:rsidR="00245932" w:rsidRPr="00DF49CC">
        <w:rPr>
          <w:color w:val="auto"/>
        </w:rPr>
        <w:t xml:space="preserve"> This </w:t>
      </w:r>
      <w:r w:rsidR="00BA664F" w:rsidRPr="00DF49CC">
        <w:rPr>
          <w:color w:val="auto"/>
        </w:rPr>
        <w:t>will</w:t>
      </w:r>
      <w:r w:rsidR="00245932" w:rsidRPr="00DF49CC">
        <w:rPr>
          <w:color w:val="auto"/>
        </w:rPr>
        <w:t xml:space="preserve"> cause ischemic lesions unrelated to the injected pathogen and </w:t>
      </w:r>
      <w:r w:rsidR="00D737A8" w:rsidRPr="00DF49CC">
        <w:rPr>
          <w:color w:val="auto"/>
        </w:rPr>
        <w:t xml:space="preserve">it </w:t>
      </w:r>
      <w:r w:rsidR="00245932" w:rsidRPr="00DF49CC">
        <w:rPr>
          <w:color w:val="auto"/>
        </w:rPr>
        <w:t xml:space="preserve">will interfere with the </w:t>
      </w:r>
      <w:r w:rsidR="00BA664F" w:rsidRPr="00DF49CC">
        <w:rPr>
          <w:color w:val="auto"/>
        </w:rPr>
        <w:t>histopathological interpretation</w:t>
      </w:r>
      <w:r w:rsidR="00245932" w:rsidRPr="00DF49CC">
        <w:rPr>
          <w:color w:val="auto"/>
        </w:rPr>
        <w:t>.</w:t>
      </w:r>
      <w:r w:rsidR="00C16BDB" w:rsidRPr="00DF49CC">
        <w:rPr>
          <w:color w:val="auto"/>
        </w:rPr>
        <w:t xml:space="preserve"> Two </w:t>
      </w:r>
      <w:r w:rsidR="00FD67FB" w:rsidRPr="00DF49CC">
        <w:rPr>
          <w:color w:val="auto"/>
        </w:rPr>
        <w:t xml:space="preserve">problematic </w:t>
      </w:r>
      <w:r w:rsidR="00C16BDB" w:rsidRPr="00DF49CC">
        <w:rPr>
          <w:color w:val="auto"/>
        </w:rPr>
        <w:t>situatio</w:t>
      </w:r>
      <w:r w:rsidR="00BA664F" w:rsidRPr="00DF49CC">
        <w:rPr>
          <w:color w:val="auto"/>
        </w:rPr>
        <w:t>ns can lead to ischemia. First</w:t>
      </w:r>
      <w:r w:rsidR="00C16BDB" w:rsidRPr="00DF49CC">
        <w:rPr>
          <w:color w:val="auto"/>
        </w:rPr>
        <w:t xml:space="preserve">, ligature of mesenteric vessels by inadvertence will cause this condition. For this reason, it is crucial to </w:t>
      </w:r>
      <w:r w:rsidR="00FD67FB" w:rsidRPr="00DF49CC">
        <w:rPr>
          <w:color w:val="auto"/>
        </w:rPr>
        <w:t>look carefully at</w:t>
      </w:r>
      <w:r w:rsidR="00C16BDB" w:rsidRPr="00DF49CC">
        <w:rPr>
          <w:color w:val="auto"/>
        </w:rPr>
        <w:t xml:space="preserve"> the placement of the ligatures along the intestinal tract</w:t>
      </w:r>
      <w:r w:rsidR="00245932" w:rsidRPr="00DF49CC">
        <w:rPr>
          <w:color w:val="auto"/>
        </w:rPr>
        <w:t xml:space="preserve"> to avoid including the mesenteric vessels</w:t>
      </w:r>
      <w:r w:rsidR="00BA664F" w:rsidRPr="00DF49CC">
        <w:rPr>
          <w:color w:val="auto"/>
        </w:rPr>
        <w:t>. Second</w:t>
      </w:r>
      <w:r w:rsidR="00C16BDB" w:rsidRPr="00DF49CC">
        <w:rPr>
          <w:color w:val="auto"/>
        </w:rPr>
        <w:t xml:space="preserve">, ischemia can </w:t>
      </w:r>
      <w:r w:rsidR="00245932" w:rsidRPr="00DF49CC">
        <w:rPr>
          <w:color w:val="auto"/>
        </w:rPr>
        <w:t>happen</w:t>
      </w:r>
      <w:r w:rsidR="00C16BDB" w:rsidRPr="00DF49CC">
        <w:rPr>
          <w:color w:val="auto"/>
        </w:rPr>
        <w:t xml:space="preserve"> </w:t>
      </w:r>
      <w:r w:rsidR="00BA664F" w:rsidRPr="00DF49CC">
        <w:rPr>
          <w:color w:val="auto"/>
        </w:rPr>
        <w:t>if</w:t>
      </w:r>
      <w:r w:rsidR="00C16BDB" w:rsidRPr="00DF49CC">
        <w:rPr>
          <w:color w:val="auto"/>
        </w:rPr>
        <w:t xml:space="preserve"> hemorrhages of the mesenteric vessels </w:t>
      </w:r>
      <w:r w:rsidR="00BA664F" w:rsidRPr="00DF49CC">
        <w:rPr>
          <w:color w:val="auto"/>
        </w:rPr>
        <w:t xml:space="preserve">occur </w:t>
      </w:r>
      <w:r w:rsidR="00C16BDB" w:rsidRPr="00DF49CC">
        <w:rPr>
          <w:color w:val="auto"/>
        </w:rPr>
        <w:lastRenderedPageBreak/>
        <w:t>during the procedures. These structures are thin walled and fragile</w:t>
      </w:r>
      <w:r w:rsidR="00BA2E6F" w:rsidRPr="00DF49CC">
        <w:rPr>
          <w:color w:val="auto"/>
        </w:rPr>
        <w:t>. E</w:t>
      </w:r>
      <w:r w:rsidR="00C16BDB" w:rsidRPr="00DF49CC">
        <w:rPr>
          <w:color w:val="auto"/>
        </w:rPr>
        <w:t xml:space="preserve">xcessive tension can lead to their rupture </w:t>
      </w:r>
      <w:r w:rsidR="00BA2E6F" w:rsidRPr="00DF49CC">
        <w:rPr>
          <w:color w:val="auto"/>
        </w:rPr>
        <w:t xml:space="preserve">and </w:t>
      </w:r>
      <w:r w:rsidR="00C16BDB" w:rsidRPr="00DF49CC">
        <w:rPr>
          <w:color w:val="auto"/>
        </w:rPr>
        <w:t>while manually exteriorizing the intestines</w:t>
      </w:r>
      <w:r w:rsidR="00CA02E8" w:rsidRPr="00DF49CC">
        <w:rPr>
          <w:color w:val="auto"/>
        </w:rPr>
        <w:t xml:space="preserve">, attention should be </w:t>
      </w:r>
      <w:r w:rsidR="00B3008A" w:rsidRPr="00DF49CC">
        <w:rPr>
          <w:color w:val="auto"/>
        </w:rPr>
        <w:t>g</w:t>
      </w:r>
      <w:r w:rsidR="00CA02E8" w:rsidRPr="00DF49CC">
        <w:rPr>
          <w:color w:val="auto"/>
        </w:rPr>
        <w:t xml:space="preserve">iven </w:t>
      </w:r>
      <w:r w:rsidR="00B3008A" w:rsidRPr="00DF49CC">
        <w:rPr>
          <w:color w:val="auto"/>
        </w:rPr>
        <w:t>to</w:t>
      </w:r>
      <w:r w:rsidR="00CA02E8" w:rsidRPr="00DF49CC">
        <w:rPr>
          <w:color w:val="auto"/>
        </w:rPr>
        <w:t xml:space="preserve"> the tension on the mesenteric vessels to ensure </w:t>
      </w:r>
      <w:r w:rsidR="00BA664F" w:rsidRPr="00DF49CC">
        <w:rPr>
          <w:color w:val="auto"/>
        </w:rPr>
        <w:t>their integrity</w:t>
      </w:r>
      <w:r w:rsidR="00CA02E8" w:rsidRPr="00DF49CC">
        <w:rPr>
          <w:color w:val="auto"/>
        </w:rPr>
        <w:t xml:space="preserve"> during this step. Also, mesenteric vessels hemorrhage can </w:t>
      </w:r>
      <w:r w:rsidR="00B3008A" w:rsidRPr="00DF49CC">
        <w:rPr>
          <w:color w:val="auto"/>
        </w:rPr>
        <w:t>occur</w:t>
      </w:r>
      <w:r w:rsidR="00CA02E8" w:rsidRPr="00DF49CC">
        <w:rPr>
          <w:color w:val="auto"/>
        </w:rPr>
        <w:t xml:space="preserve"> </w:t>
      </w:r>
      <w:r w:rsidR="00990D4E" w:rsidRPr="00DF49CC">
        <w:rPr>
          <w:color w:val="auto"/>
        </w:rPr>
        <w:t xml:space="preserve">if </w:t>
      </w:r>
      <w:r w:rsidR="00BA664F" w:rsidRPr="00DF49CC">
        <w:rPr>
          <w:color w:val="auto"/>
        </w:rPr>
        <w:t>the</w:t>
      </w:r>
      <w:r w:rsidR="00B3008A" w:rsidRPr="00DF49CC">
        <w:rPr>
          <w:color w:val="auto"/>
        </w:rPr>
        <w:t>se</w:t>
      </w:r>
      <w:r w:rsidR="00BA664F" w:rsidRPr="00DF49CC">
        <w:rPr>
          <w:color w:val="auto"/>
        </w:rPr>
        <w:t xml:space="preserve"> are punctured</w:t>
      </w:r>
      <w:r w:rsidR="00CA02E8" w:rsidRPr="00DF49CC">
        <w:rPr>
          <w:color w:val="auto"/>
        </w:rPr>
        <w:t xml:space="preserve"> with </w:t>
      </w:r>
      <w:r w:rsidR="00B3008A" w:rsidRPr="00DF49CC">
        <w:rPr>
          <w:color w:val="auto"/>
        </w:rPr>
        <w:t>a</w:t>
      </w:r>
      <w:r w:rsidR="00CA02E8" w:rsidRPr="00DF49CC">
        <w:rPr>
          <w:color w:val="auto"/>
        </w:rPr>
        <w:t xml:space="preserve"> surgical suture needle. The surgeon must look carefully at the location pierced</w:t>
      </w:r>
      <w:r w:rsidR="00245932" w:rsidRPr="00DF49CC">
        <w:rPr>
          <w:color w:val="auto"/>
        </w:rPr>
        <w:t xml:space="preserve"> through the mesentery</w:t>
      </w:r>
      <w:r w:rsidR="00CA02E8" w:rsidRPr="00DF49CC">
        <w:rPr>
          <w:color w:val="auto"/>
        </w:rPr>
        <w:t xml:space="preserve"> with the needle. </w:t>
      </w:r>
      <w:r w:rsidR="00BA664F" w:rsidRPr="00DF49CC">
        <w:rPr>
          <w:color w:val="auto"/>
        </w:rPr>
        <w:t>B</w:t>
      </w:r>
      <w:r w:rsidR="00CA02E8" w:rsidRPr="00DF49CC">
        <w:rPr>
          <w:color w:val="auto"/>
        </w:rPr>
        <w:t xml:space="preserve">leeding can be stopped in both situations, but the coagulation process will stop </w:t>
      </w:r>
      <w:r w:rsidR="00BA2E6F" w:rsidRPr="00DF49CC">
        <w:rPr>
          <w:color w:val="auto"/>
        </w:rPr>
        <w:t xml:space="preserve">or reduce significantly </w:t>
      </w:r>
      <w:r w:rsidR="00CA02E8" w:rsidRPr="00DF49CC">
        <w:rPr>
          <w:color w:val="auto"/>
        </w:rPr>
        <w:t>the blood flow to th</w:t>
      </w:r>
      <w:r w:rsidR="00DD6120" w:rsidRPr="00DF49CC">
        <w:rPr>
          <w:color w:val="auto"/>
        </w:rPr>
        <w:t>ese</w:t>
      </w:r>
      <w:r w:rsidR="00CA02E8" w:rsidRPr="00DF49CC">
        <w:rPr>
          <w:color w:val="auto"/>
        </w:rPr>
        <w:t xml:space="preserve"> </w:t>
      </w:r>
      <w:r w:rsidR="00DD6120" w:rsidRPr="00DF49CC">
        <w:rPr>
          <w:color w:val="auto"/>
        </w:rPr>
        <w:t>intestinal segments</w:t>
      </w:r>
      <w:r w:rsidR="00BA664F" w:rsidRPr="00DF49CC">
        <w:rPr>
          <w:color w:val="auto"/>
        </w:rPr>
        <w:t>, hence causing irreversible lesions and</w:t>
      </w:r>
      <w:r w:rsidR="00CA02E8" w:rsidRPr="00DF49CC">
        <w:rPr>
          <w:color w:val="auto"/>
        </w:rPr>
        <w:t xml:space="preserve"> compromis</w:t>
      </w:r>
      <w:r w:rsidR="00BA664F" w:rsidRPr="00DF49CC">
        <w:rPr>
          <w:color w:val="auto"/>
        </w:rPr>
        <w:t>ing</w:t>
      </w:r>
      <w:r w:rsidR="00CA02E8" w:rsidRPr="00DF49CC">
        <w:rPr>
          <w:color w:val="auto"/>
        </w:rPr>
        <w:t xml:space="preserve"> </w:t>
      </w:r>
      <w:r w:rsidR="00357FA7">
        <w:rPr>
          <w:color w:val="auto"/>
        </w:rPr>
        <w:t xml:space="preserve">the </w:t>
      </w:r>
      <w:r w:rsidR="00CA02E8" w:rsidRPr="00DF49CC">
        <w:rPr>
          <w:color w:val="auto"/>
        </w:rPr>
        <w:t>validity of the results.</w:t>
      </w:r>
    </w:p>
    <w:p w:rsidR="00CB7D92" w:rsidRPr="00DF49CC" w:rsidRDefault="00CB7D92" w:rsidP="00F77B97">
      <w:pPr>
        <w:rPr>
          <w:color w:val="auto"/>
        </w:rPr>
      </w:pPr>
    </w:p>
    <w:p w:rsidR="00A729B1" w:rsidRPr="00DF49CC" w:rsidRDefault="00DD6120" w:rsidP="00F77B97">
      <w:pPr>
        <w:rPr>
          <w:color w:val="auto"/>
        </w:rPr>
      </w:pPr>
      <w:r w:rsidRPr="00DF49CC">
        <w:rPr>
          <w:color w:val="auto"/>
        </w:rPr>
        <w:t>This</w:t>
      </w:r>
      <w:r w:rsidR="00A729B1" w:rsidRPr="00DF49CC">
        <w:rPr>
          <w:color w:val="auto"/>
        </w:rPr>
        <w:t xml:space="preserve"> model is useful</w:t>
      </w:r>
      <w:r w:rsidR="008B2F6E">
        <w:rPr>
          <w:color w:val="auto"/>
        </w:rPr>
        <w:t xml:space="preserve"> for the</w:t>
      </w:r>
      <w:r w:rsidR="00A729B1" w:rsidRPr="00DF49CC">
        <w:rPr>
          <w:color w:val="auto"/>
        </w:rPr>
        <w:t xml:space="preserve"> study</w:t>
      </w:r>
      <w:r w:rsidR="008B2F6E">
        <w:rPr>
          <w:color w:val="auto"/>
        </w:rPr>
        <w:t xml:space="preserve"> of</w:t>
      </w:r>
      <w:r w:rsidR="00A729B1" w:rsidRPr="00DF49CC">
        <w:rPr>
          <w:color w:val="auto"/>
        </w:rPr>
        <w:t xml:space="preserve"> host-pathogen </w:t>
      </w:r>
      <w:r w:rsidR="00FD67FB" w:rsidRPr="00DF49CC">
        <w:rPr>
          <w:color w:val="auto"/>
        </w:rPr>
        <w:t>interactions and pathogenesis of</w:t>
      </w:r>
      <w:r w:rsidR="00A729B1" w:rsidRPr="00DF49CC">
        <w:rPr>
          <w:color w:val="auto"/>
        </w:rPr>
        <w:t xml:space="preserve"> intestinal diseases</w:t>
      </w:r>
      <w:r w:rsidR="00FD67FB" w:rsidRPr="00DF49CC">
        <w:rPr>
          <w:color w:val="auto"/>
        </w:rPr>
        <w:t xml:space="preserve"> caused by infectious agents</w:t>
      </w:r>
      <w:r w:rsidR="00A729B1" w:rsidRPr="00DF49CC">
        <w:rPr>
          <w:color w:val="auto"/>
        </w:rPr>
        <w:t>.</w:t>
      </w:r>
      <w:bookmarkStart w:id="7" w:name="_GoBack"/>
      <w:bookmarkEnd w:id="7"/>
      <w:r w:rsidR="00A729B1" w:rsidRPr="00DF49CC">
        <w:rPr>
          <w:color w:val="auto"/>
        </w:rPr>
        <w:t xml:space="preserve"> The model proposed can be adapted depending on </w:t>
      </w:r>
      <w:r w:rsidR="00BA664F" w:rsidRPr="00DF49CC">
        <w:rPr>
          <w:color w:val="auto"/>
        </w:rPr>
        <w:t>the</w:t>
      </w:r>
      <w:r w:rsidR="00A729B1" w:rsidRPr="00DF49CC">
        <w:rPr>
          <w:color w:val="auto"/>
        </w:rPr>
        <w:t xml:space="preserve"> study by changing the number of loops created or by modifying the length</w:t>
      </w:r>
      <w:r w:rsidR="00B3008A" w:rsidRPr="00DF49CC">
        <w:rPr>
          <w:color w:val="auto"/>
        </w:rPr>
        <w:t xml:space="preserve"> of each loop</w:t>
      </w:r>
      <w:r w:rsidR="00A729B1" w:rsidRPr="00DF49CC">
        <w:rPr>
          <w:color w:val="auto"/>
        </w:rPr>
        <w:t xml:space="preserve">. Before </w:t>
      </w:r>
      <w:r w:rsidR="00B3008A" w:rsidRPr="00DF49CC">
        <w:rPr>
          <w:color w:val="auto"/>
        </w:rPr>
        <w:t>implementing</w:t>
      </w:r>
      <w:r w:rsidR="00A729B1" w:rsidRPr="00DF49CC">
        <w:rPr>
          <w:color w:val="auto"/>
        </w:rPr>
        <w:t xml:space="preserve"> such changes, it is recommended to standardize the method to ensure significant results. Limitations of this technique are skill-oriented and only properly trained personnel should </w:t>
      </w:r>
      <w:r w:rsidR="006C3945" w:rsidRPr="00DF49CC">
        <w:rPr>
          <w:color w:val="auto"/>
        </w:rPr>
        <w:t xml:space="preserve">perform </w:t>
      </w:r>
      <w:r w:rsidR="00BA664F" w:rsidRPr="00DF49CC">
        <w:rPr>
          <w:color w:val="auto"/>
        </w:rPr>
        <w:t>this</w:t>
      </w:r>
      <w:r w:rsidR="006C3945" w:rsidRPr="00DF49CC">
        <w:rPr>
          <w:color w:val="auto"/>
        </w:rPr>
        <w:t xml:space="preserve"> surgery on live animals.</w:t>
      </w:r>
    </w:p>
    <w:p w:rsidR="006305D7" w:rsidRPr="00DF49CC" w:rsidRDefault="006305D7" w:rsidP="00F77B97"/>
    <w:p w:rsidR="00DF49CC" w:rsidRPr="00DF49CC" w:rsidRDefault="00AC2DDA" w:rsidP="00F77B97">
      <w:pPr>
        <w:rPr>
          <w:b/>
          <w:bCs/>
          <w:caps/>
        </w:rPr>
      </w:pPr>
      <w:r w:rsidRPr="00DF49CC">
        <w:rPr>
          <w:b/>
          <w:bCs/>
          <w:caps/>
        </w:rPr>
        <w:t>Acknowledgements</w:t>
      </w:r>
      <w:r w:rsidR="006305D7" w:rsidRPr="00DF49CC">
        <w:rPr>
          <w:b/>
          <w:bCs/>
          <w:caps/>
        </w:rPr>
        <w:t>:</w:t>
      </w:r>
    </w:p>
    <w:p w:rsidR="006305D7" w:rsidRPr="00DF49CC" w:rsidRDefault="00EC522C" w:rsidP="00F77B97">
      <w:pPr>
        <w:rPr>
          <w:i/>
          <w:color w:val="808080"/>
        </w:rPr>
      </w:pPr>
      <w:r w:rsidRPr="00DF49CC">
        <w:rPr>
          <w:color w:val="000000" w:themeColor="text1"/>
        </w:rPr>
        <w:t>This work was supported by the Chair in Poultry Research (M. Boulianne) from the Faculty of Veterinary Medicine of the Université de Montréal.</w:t>
      </w:r>
      <w:r w:rsidR="00BA664F" w:rsidRPr="00DF49CC">
        <w:rPr>
          <w:color w:val="000000" w:themeColor="text1"/>
        </w:rPr>
        <w:t xml:space="preserve"> Drs. Boulianne and Parent developed the model. Drs. Boulianne and Parent performed the surgeries. Dr. Burns assisted in developing the anesthesia protocol. Dr. Parent edited the video and wrote the manuscript. </w:t>
      </w:r>
      <w:proofErr w:type="spellStart"/>
      <w:r w:rsidR="00D737A8" w:rsidRPr="00DF49CC">
        <w:rPr>
          <w:color w:val="000000" w:themeColor="text1"/>
        </w:rPr>
        <w:t>Drs</w:t>
      </w:r>
      <w:proofErr w:type="spellEnd"/>
      <w:r w:rsidR="00D737A8" w:rsidRPr="00DF49CC">
        <w:rPr>
          <w:color w:val="000000" w:themeColor="text1"/>
        </w:rPr>
        <w:t xml:space="preserve"> Burns, </w:t>
      </w:r>
      <w:proofErr w:type="spellStart"/>
      <w:r w:rsidR="00D737A8" w:rsidRPr="00DF49CC">
        <w:rPr>
          <w:color w:val="000000" w:themeColor="text1"/>
        </w:rPr>
        <w:t>Desrochers</w:t>
      </w:r>
      <w:proofErr w:type="spellEnd"/>
      <w:r w:rsidR="00BA664F" w:rsidRPr="00DF49CC">
        <w:rPr>
          <w:color w:val="000000" w:themeColor="text1"/>
        </w:rPr>
        <w:t xml:space="preserve"> and Boulianne edited the manuscript.</w:t>
      </w:r>
    </w:p>
    <w:p w:rsidR="006305D7" w:rsidRPr="00DF49CC" w:rsidRDefault="006305D7" w:rsidP="00F77B97"/>
    <w:p w:rsidR="00D72143" w:rsidRDefault="006305D7" w:rsidP="00F77B97">
      <w:pPr>
        <w:rPr>
          <w:b/>
        </w:rPr>
      </w:pPr>
      <w:r w:rsidRPr="00DF49CC">
        <w:rPr>
          <w:b/>
        </w:rPr>
        <w:t>D</w:t>
      </w:r>
      <w:r w:rsidR="00AC2DDA" w:rsidRPr="00DF49CC">
        <w:rPr>
          <w:b/>
        </w:rPr>
        <w:t>isclosures</w:t>
      </w:r>
      <w:r w:rsidRPr="00DF49CC">
        <w:rPr>
          <w:b/>
        </w:rPr>
        <w:t>:</w:t>
      </w:r>
      <w:r w:rsidR="00AC2DDA" w:rsidRPr="00DF49CC">
        <w:rPr>
          <w:b/>
        </w:rPr>
        <w:t xml:space="preserve"> </w:t>
      </w:r>
    </w:p>
    <w:p w:rsidR="006305D7" w:rsidRPr="00DF49CC" w:rsidRDefault="006305D7" w:rsidP="00F77B97">
      <w:pPr>
        <w:rPr>
          <w:b/>
          <w:lang w:val="en-CA"/>
        </w:rPr>
      </w:pPr>
      <w:r w:rsidRPr="00DF49CC">
        <w:rPr>
          <w:color w:val="000000" w:themeColor="text1"/>
        </w:rPr>
        <w:t>The authors have nothing to disclose</w:t>
      </w:r>
      <w:r w:rsidR="003F6319" w:rsidRPr="00DF49CC">
        <w:rPr>
          <w:color w:val="000000" w:themeColor="text1"/>
        </w:rPr>
        <w:t>.</w:t>
      </w:r>
    </w:p>
    <w:p w:rsidR="00725417" w:rsidRPr="00DF49CC" w:rsidRDefault="00725417" w:rsidP="00F77B97">
      <w:pPr>
        <w:rPr>
          <w:color w:val="7F7F7F"/>
        </w:rPr>
      </w:pPr>
    </w:p>
    <w:p w:rsidR="00574139" w:rsidRPr="00DF49CC" w:rsidRDefault="00574139" w:rsidP="00F77B97">
      <w:pPr>
        <w:rPr>
          <w:b/>
          <w:bCs/>
          <w:lang w:val="en-CA"/>
        </w:rPr>
      </w:pPr>
      <w:r w:rsidRPr="00DF49CC">
        <w:rPr>
          <w:b/>
          <w:bCs/>
          <w:lang w:val="en-CA"/>
        </w:rPr>
        <w:t>R</w:t>
      </w:r>
      <w:r w:rsidR="00AC2DDA" w:rsidRPr="00DF49CC">
        <w:rPr>
          <w:b/>
          <w:bCs/>
          <w:lang w:val="en-CA"/>
        </w:rPr>
        <w:t>eferences</w:t>
      </w:r>
    </w:p>
    <w:p w:rsidR="00AC2DDA" w:rsidRPr="00DF49CC" w:rsidRDefault="00AC2DDA" w:rsidP="00F77B97">
      <w:pPr>
        <w:rPr>
          <w:color w:val="7F7F7F"/>
          <w:lang w:val="en-CA"/>
        </w:rPr>
      </w:pPr>
    </w:p>
    <w:p w:rsidR="004B34E6" w:rsidRPr="004B34E6" w:rsidRDefault="00A941C2" w:rsidP="004B34E6">
      <w:pPr>
        <w:pStyle w:val="EndNoteBibliography"/>
        <w:ind w:left="720" w:hanging="720"/>
      </w:pPr>
      <w:r w:rsidRPr="00DF49CC">
        <w:fldChar w:fldCharType="begin"/>
      </w:r>
      <w:r w:rsidR="00725417" w:rsidRPr="00DF49CC">
        <w:rPr>
          <w:lang w:val="en-CA"/>
        </w:rPr>
        <w:instrText xml:space="preserve"> ADDIN EN.REFLIST </w:instrText>
      </w:r>
      <w:r w:rsidRPr="00DF49CC">
        <w:fldChar w:fldCharType="separate"/>
      </w:r>
      <w:r w:rsidR="004B34E6" w:rsidRPr="004B34E6">
        <w:t>1</w:t>
      </w:r>
      <w:r w:rsidR="004B34E6" w:rsidRPr="004B34E6">
        <w:tab/>
        <w:t xml:space="preserve">Vitale, A., Chiarotti, F. &amp; Alleva, E. The use of animal models in disease research. </w:t>
      </w:r>
      <w:r w:rsidR="004B34E6" w:rsidRPr="004B34E6">
        <w:rPr>
          <w:i/>
        </w:rPr>
        <w:t>Rare diseases and orphan drugs.</w:t>
      </w:r>
      <w:r w:rsidR="004B34E6" w:rsidRPr="004B34E6">
        <w:t xml:space="preserve"> </w:t>
      </w:r>
      <w:r w:rsidR="004B34E6" w:rsidRPr="004B34E6">
        <w:rPr>
          <w:b/>
        </w:rPr>
        <w:t>2</w:t>
      </w:r>
      <w:r w:rsidR="004B34E6" w:rsidRPr="004B34E6">
        <w:t xml:space="preserve"> (1), 1-4 (2015).</w:t>
      </w:r>
    </w:p>
    <w:p w:rsidR="004B34E6" w:rsidRPr="004B34E6" w:rsidRDefault="004B34E6" w:rsidP="004B34E6">
      <w:pPr>
        <w:pStyle w:val="EndNoteBibliography"/>
        <w:ind w:left="720" w:hanging="720"/>
      </w:pPr>
      <w:r w:rsidRPr="004B34E6">
        <w:t>2</w:t>
      </w:r>
      <w:r w:rsidRPr="004B34E6">
        <w:tab/>
        <w:t>Uzal, F. A.</w:t>
      </w:r>
      <w:r w:rsidRPr="004B34E6">
        <w:rPr>
          <w:i/>
        </w:rPr>
        <w:t xml:space="preserve"> et al.</w:t>
      </w:r>
      <w:r w:rsidRPr="004B34E6">
        <w:t xml:space="preserve"> Animal models to study the pathogenesis of human and animal Clostridium perfringens infections. </w:t>
      </w:r>
      <w:r w:rsidRPr="004B34E6">
        <w:rPr>
          <w:i/>
        </w:rPr>
        <w:t>Veterinary Microbiology.</w:t>
      </w:r>
      <w:r w:rsidRPr="004B34E6">
        <w:t xml:space="preserve"> doi:10.1016/j.vetmic.2015.02.013, (2015).</w:t>
      </w:r>
    </w:p>
    <w:p w:rsidR="004B34E6" w:rsidRPr="004B34E6" w:rsidRDefault="004B34E6" w:rsidP="004B34E6">
      <w:pPr>
        <w:pStyle w:val="EndNoteBibliography"/>
        <w:ind w:left="720" w:hanging="720"/>
      </w:pPr>
      <w:r w:rsidRPr="004B34E6">
        <w:t>3</w:t>
      </w:r>
      <w:r w:rsidRPr="004B34E6">
        <w:tab/>
        <w:t xml:space="preserve">Bernier, G., Phaneuf, J. B. &amp; Filion, R. Necrotic enteritis in broiler chickens. III. Study of the factors favoring the multiplication of Clostridium perfringens and the experimental transmission of the disease. </w:t>
      </w:r>
      <w:r w:rsidRPr="004B34E6">
        <w:rPr>
          <w:i/>
        </w:rPr>
        <w:t>Canadian Journal of Comparative Medicine.</w:t>
      </w:r>
      <w:r w:rsidRPr="004B34E6">
        <w:t xml:space="preserve"> </w:t>
      </w:r>
      <w:r w:rsidRPr="004B34E6">
        <w:rPr>
          <w:b/>
        </w:rPr>
        <w:t>41</w:t>
      </w:r>
      <w:r w:rsidRPr="004B34E6">
        <w:t xml:space="preserve"> (1), 112-116 (1977).</w:t>
      </w:r>
    </w:p>
    <w:p w:rsidR="004B34E6" w:rsidRPr="004B34E6" w:rsidRDefault="004B34E6" w:rsidP="004B34E6">
      <w:pPr>
        <w:pStyle w:val="EndNoteBibliography"/>
        <w:ind w:left="720" w:hanging="720"/>
      </w:pPr>
      <w:r w:rsidRPr="004B34E6">
        <w:t>4</w:t>
      </w:r>
      <w:r w:rsidRPr="004B34E6">
        <w:tab/>
        <w:t xml:space="preserve">Al-Sheikhly, F. &amp; Truscott, R. B. The pathology of necrotic enteritis of chickens following infusion of broth cultures of Clostridium perfringens into the duodenum. </w:t>
      </w:r>
      <w:r w:rsidRPr="004B34E6">
        <w:rPr>
          <w:i/>
        </w:rPr>
        <w:t>Avian Diseases.</w:t>
      </w:r>
      <w:r w:rsidRPr="004B34E6">
        <w:t xml:space="preserve"> </w:t>
      </w:r>
      <w:r w:rsidRPr="004B34E6">
        <w:rPr>
          <w:b/>
        </w:rPr>
        <w:t>21</w:t>
      </w:r>
      <w:r w:rsidRPr="004B34E6">
        <w:t xml:space="preserve"> (2), 230-240, doi:10.2307/1589343, (1977).</w:t>
      </w:r>
    </w:p>
    <w:p w:rsidR="004B34E6" w:rsidRPr="004B34E6" w:rsidRDefault="004B34E6" w:rsidP="004B34E6">
      <w:pPr>
        <w:pStyle w:val="EndNoteBibliography"/>
        <w:ind w:left="720" w:hanging="720"/>
      </w:pPr>
      <w:r w:rsidRPr="004B34E6">
        <w:t>5</w:t>
      </w:r>
      <w:r w:rsidRPr="004B34E6">
        <w:tab/>
        <w:t xml:space="preserve">Wicker, D. L., Iscrigg, W. N. &amp; Trammell, J. H. The control and prevention of necrotic enteritis in broilers with zinc bacitracin. </w:t>
      </w:r>
      <w:r w:rsidRPr="004B34E6">
        <w:rPr>
          <w:i/>
        </w:rPr>
        <w:t>Poultry Science.</w:t>
      </w:r>
      <w:r w:rsidRPr="004B34E6">
        <w:t xml:space="preserve"> </w:t>
      </w:r>
      <w:r w:rsidRPr="004B34E6">
        <w:rPr>
          <w:b/>
        </w:rPr>
        <w:t>56</w:t>
      </w:r>
      <w:r w:rsidRPr="004B34E6">
        <w:t xml:space="preserve"> (4), 1229-1231 (1977).</w:t>
      </w:r>
    </w:p>
    <w:p w:rsidR="004B34E6" w:rsidRPr="004B34E6" w:rsidRDefault="004B34E6" w:rsidP="004B34E6">
      <w:pPr>
        <w:pStyle w:val="EndNoteBibliography"/>
        <w:ind w:left="720" w:hanging="720"/>
      </w:pPr>
      <w:r w:rsidRPr="004B34E6">
        <w:t>6</w:t>
      </w:r>
      <w:r w:rsidRPr="004B34E6">
        <w:tab/>
        <w:t>Keyburn, A. L.</w:t>
      </w:r>
      <w:r w:rsidRPr="004B34E6">
        <w:rPr>
          <w:i/>
        </w:rPr>
        <w:t xml:space="preserve"> et al.</w:t>
      </w:r>
      <w:r w:rsidRPr="004B34E6">
        <w:t xml:space="preserve"> NetB, a new toxin that is associated with avian necrotic enteritis caused by Clostridium perfringens. </w:t>
      </w:r>
      <w:r w:rsidRPr="004B34E6">
        <w:rPr>
          <w:i/>
        </w:rPr>
        <w:t>PLoS Pathog.</w:t>
      </w:r>
      <w:r w:rsidRPr="004B34E6">
        <w:t xml:space="preserve"> </w:t>
      </w:r>
      <w:r w:rsidRPr="004B34E6">
        <w:rPr>
          <w:b/>
        </w:rPr>
        <w:t>4</w:t>
      </w:r>
      <w:r w:rsidRPr="004B34E6">
        <w:t xml:space="preserve"> (2), e26, </w:t>
      </w:r>
      <w:r w:rsidRPr="004B34E6">
        <w:lastRenderedPageBreak/>
        <w:t>doi:10.1371/journal.ppat.0040026, (2008).</w:t>
      </w:r>
    </w:p>
    <w:p w:rsidR="004B34E6" w:rsidRPr="004B34E6" w:rsidRDefault="004B34E6" w:rsidP="004B34E6">
      <w:pPr>
        <w:pStyle w:val="EndNoteBibliography"/>
        <w:ind w:left="720" w:hanging="720"/>
      </w:pPr>
      <w:r w:rsidRPr="004B34E6">
        <w:t>7</w:t>
      </w:r>
      <w:r w:rsidRPr="004B34E6">
        <w:tab/>
        <w:t>Timbermont, L.</w:t>
      </w:r>
      <w:r w:rsidRPr="004B34E6">
        <w:rPr>
          <w:i/>
        </w:rPr>
        <w:t xml:space="preserve"> et al.</w:t>
      </w:r>
      <w:r w:rsidRPr="004B34E6">
        <w:t xml:space="preserve"> Origin of Clostridium perfringens isolates determines the ability to induce necrotic enteritis in broilers. </w:t>
      </w:r>
      <w:r w:rsidRPr="004B34E6">
        <w:rPr>
          <w:i/>
        </w:rPr>
        <w:t>Comp Immunol Microbiol Infect Dis.</w:t>
      </w:r>
      <w:r w:rsidRPr="004B34E6">
        <w:t xml:space="preserve"> </w:t>
      </w:r>
      <w:r w:rsidRPr="004B34E6">
        <w:rPr>
          <w:b/>
        </w:rPr>
        <w:t>32</w:t>
      </w:r>
      <w:r w:rsidRPr="004B34E6">
        <w:t xml:space="preserve"> (6), 503-512, doi:10.1016/j.cimid.2008.07.001, (2009).</w:t>
      </w:r>
    </w:p>
    <w:p w:rsidR="004B34E6" w:rsidRPr="004B34E6" w:rsidRDefault="004B34E6" w:rsidP="004B34E6">
      <w:pPr>
        <w:pStyle w:val="EndNoteBibliography"/>
        <w:ind w:left="720" w:hanging="720"/>
      </w:pPr>
      <w:r w:rsidRPr="004B34E6">
        <w:t>8</w:t>
      </w:r>
      <w:r w:rsidRPr="004B34E6">
        <w:tab/>
        <w:t>Paradis, M. A.</w:t>
      </w:r>
      <w:r w:rsidRPr="004B34E6">
        <w:rPr>
          <w:i/>
        </w:rPr>
        <w:t xml:space="preserve"> et al.</w:t>
      </w:r>
      <w:r w:rsidRPr="004B34E6">
        <w:t xml:space="preserve"> Efficacy of avilamycin for the prevention of necrotic enteritis caused by a pathogenic strain of Clostridium perfringens in broiler chickens. </w:t>
      </w:r>
      <w:r w:rsidRPr="004B34E6">
        <w:rPr>
          <w:i/>
        </w:rPr>
        <w:t>Avian Pathol.</w:t>
      </w:r>
      <w:r w:rsidRPr="004B34E6">
        <w:t xml:space="preserve"> </w:t>
      </w:r>
      <w:r w:rsidRPr="004B34E6">
        <w:rPr>
          <w:b/>
        </w:rPr>
        <w:t>45</w:t>
      </w:r>
      <w:r w:rsidRPr="004B34E6">
        <w:t xml:space="preserve"> (3), 365-369, doi:10.1080/03079457.2016.1165793, (2016).</w:t>
      </w:r>
    </w:p>
    <w:p w:rsidR="004B34E6" w:rsidRPr="004B34E6" w:rsidRDefault="004B34E6" w:rsidP="004B34E6">
      <w:pPr>
        <w:pStyle w:val="EndNoteBibliography"/>
        <w:ind w:left="720" w:hanging="720"/>
      </w:pPr>
      <w:r w:rsidRPr="004B34E6">
        <w:t>9</w:t>
      </w:r>
      <w:r w:rsidRPr="004B34E6">
        <w:tab/>
        <w:t>Valgaeren, B.</w:t>
      </w:r>
      <w:r w:rsidRPr="004B34E6">
        <w:rPr>
          <w:i/>
        </w:rPr>
        <w:t xml:space="preserve"> et al.</w:t>
      </w:r>
      <w:r w:rsidRPr="004B34E6">
        <w:t xml:space="preserve"> Lesion development in a new intestinal loop model indicates the involvement of a shared Clostridium perfringens virulence factor in haemorrhagic enteritis in calves. </w:t>
      </w:r>
      <w:r w:rsidRPr="004B34E6">
        <w:rPr>
          <w:i/>
        </w:rPr>
        <w:t>Journal of Comparative Pathology.</w:t>
      </w:r>
      <w:r w:rsidRPr="004B34E6">
        <w:t xml:space="preserve"> </w:t>
      </w:r>
      <w:r w:rsidRPr="004B34E6">
        <w:rPr>
          <w:b/>
        </w:rPr>
        <w:t>149</w:t>
      </w:r>
      <w:r w:rsidRPr="004B34E6">
        <w:t xml:space="preserve"> (1), 103-112, doi:10.1016/j.jcpa.2012.11.237, (2013).</w:t>
      </w:r>
    </w:p>
    <w:p w:rsidR="004B34E6" w:rsidRPr="004B34E6" w:rsidRDefault="004B34E6" w:rsidP="004B34E6">
      <w:pPr>
        <w:pStyle w:val="EndNoteBibliography"/>
        <w:ind w:left="720" w:hanging="720"/>
      </w:pPr>
      <w:r w:rsidRPr="004B34E6">
        <w:t>10</w:t>
      </w:r>
      <w:r w:rsidRPr="004B34E6">
        <w:tab/>
        <w:t>Goossens, E.</w:t>
      </w:r>
      <w:r w:rsidRPr="004B34E6">
        <w:rPr>
          <w:i/>
        </w:rPr>
        <w:t xml:space="preserve"> et al.</w:t>
      </w:r>
      <w:r w:rsidRPr="004B34E6">
        <w:t xml:space="preserve"> The C-terminal domain of Clostridium perfringens alpha toxin as a vaccine candidate against bovine necrohemorrhagic enteritis. </w:t>
      </w:r>
      <w:r w:rsidRPr="004B34E6">
        <w:rPr>
          <w:i/>
        </w:rPr>
        <w:t>Vet Res.</w:t>
      </w:r>
      <w:r w:rsidRPr="004B34E6">
        <w:t xml:space="preserve"> </w:t>
      </w:r>
      <w:r w:rsidRPr="004B34E6">
        <w:rPr>
          <w:b/>
        </w:rPr>
        <w:t>47</w:t>
      </w:r>
      <w:r w:rsidRPr="004B34E6">
        <w:t xml:space="preserve"> (1), 52, doi:10.1186/s13567-016-0336-y, (2016).</w:t>
      </w:r>
    </w:p>
    <w:p w:rsidR="004B34E6" w:rsidRPr="004B34E6" w:rsidRDefault="004B34E6" w:rsidP="004B34E6">
      <w:pPr>
        <w:pStyle w:val="EndNoteBibliography"/>
        <w:ind w:left="720" w:hanging="720"/>
      </w:pPr>
      <w:r w:rsidRPr="004B34E6">
        <w:t>11</w:t>
      </w:r>
      <w:r w:rsidRPr="004B34E6">
        <w:tab/>
        <w:t>Goossens, E.</w:t>
      </w:r>
      <w:r w:rsidRPr="004B34E6">
        <w:rPr>
          <w:i/>
        </w:rPr>
        <w:t xml:space="preserve"> et al.</w:t>
      </w:r>
      <w:r w:rsidRPr="004B34E6">
        <w:t xml:space="preserve"> Toxin-neutralizing antibodies protect against Clostridium perfringens-induced necrosis in an intestinal loop model for bovine necrohemorrhagic enteritis. </w:t>
      </w:r>
      <w:r w:rsidRPr="004B34E6">
        <w:rPr>
          <w:i/>
        </w:rPr>
        <w:t>BMC Vet Res.</w:t>
      </w:r>
      <w:r w:rsidRPr="004B34E6">
        <w:t xml:space="preserve"> </w:t>
      </w:r>
      <w:r w:rsidRPr="004B34E6">
        <w:rPr>
          <w:b/>
        </w:rPr>
        <w:t>12</w:t>
      </w:r>
      <w:r w:rsidRPr="004B34E6">
        <w:t xml:space="preserve"> (1), 101, doi:10.1186/s12917-016-0730-8, (2016).</w:t>
      </w:r>
    </w:p>
    <w:p w:rsidR="004B34E6" w:rsidRPr="004B34E6" w:rsidRDefault="004B34E6" w:rsidP="004B34E6">
      <w:pPr>
        <w:pStyle w:val="EndNoteBibliography"/>
        <w:ind w:left="720" w:hanging="720"/>
      </w:pPr>
      <w:r w:rsidRPr="004B34E6">
        <w:t>12</w:t>
      </w:r>
      <w:r w:rsidRPr="004B34E6">
        <w:tab/>
        <w:t xml:space="preserve">Parent, E., Archambault, M., Charlebois, A., Bernier-Lachance, J. &amp; Boulianne, M. A chicken intestinal ligated loop model to study the virulence of Clostridium perfringens isolates recovered from antibiotic-free chicken flocks. </w:t>
      </w:r>
      <w:r w:rsidRPr="004B34E6">
        <w:rPr>
          <w:i/>
        </w:rPr>
        <w:t>Avian Pathol.</w:t>
      </w:r>
      <w:r w:rsidRPr="004B34E6">
        <w:t xml:space="preserve"> </w:t>
      </w:r>
      <w:r w:rsidRPr="004B34E6">
        <w:rPr>
          <w:b/>
        </w:rPr>
        <w:t>46</w:t>
      </w:r>
      <w:r w:rsidRPr="004B34E6">
        <w:t xml:space="preserve"> (2), 138-149, doi:10.1080/03079457.2016.1228825, (2017).</w:t>
      </w:r>
    </w:p>
    <w:p w:rsidR="004B34E6" w:rsidRPr="004B34E6" w:rsidRDefault="004B34E6" w:rsidP="004B34E6">
      <w:pPr>
        <w:pStyle w:val="EndNoteBibliography"/>
        <w:ind w:left="720" w:hanging="720"/>
      </w:pPr>
      <w:r w:rsidRPr="004B34E6">
        <w:t>13</w:t>
      </w:r>
      <w:r w:rsidRPr="004B34E6">
        <w:tab/>
        <w:t>Janvilisri, T.</w:t>
      </w:r>
      <w:r w:rsidRPr="004B34E6">
        <w:rPr>
          <w:i/>
        </w:rPr>
        <w:t xml:space="preserve"> et al.</w:t>
      </w:r>
      <w:r w:rsidRPr="004B34E6">
        <w:t xml:space="preserve"> Temporal differential proteomes of Clostridium difficile in the pig ileal-ligated loop model. </w:t>
      </w:r>
      <w:r w:rsidRPr="004B34E6">
        <w:rPr>
          <w:i/>
        </w:rPr>
        <w:t>PLoS One.</w:t>
      </w:r>
      <w:r w:rsidRPr="004B34E6">
        <w:t xml:space="preserve"> </w:t>
      </w:r>
      <w:r w:rsidRPr="004B34E6">
        <w:rPr>
          <w:b/>
        </w:rPr>
        <w:t>7</w:t>
      </w:r>
      <w:r w:rsidRPr="004B34E6">
        <w:t xml:space="preserve"> (9), e45608, doi:10.1371/journal.pone.0045608, (2012).</w:t>
      </w:r>
    </w:p>
    <w:p w:rsidR="004B34E6" w:rsidRPr="004B34E6" w:rsidRDefault="004B34E6" w:rsidP="004B34E6">
      <w:pPr>
        <w:pStyle w:val="EndNoteBibliography"/>
        <w:ind w:left="720" w:hanging="720"/>
      </w:pPr>
      <w:r w:rsidRPr="004B34E6">
        <w:t>14</w:t>
      </w:r>
      <w:r w:rsidRPr="004B34E6">
        <w:tab/>
        <w:t>Aabo, S.</w:t>
      </w:r>
      <w:r w:rsidRPr="004B34E6">
        <w:rPr>
          <w:i/>
        </w:rPr>
        <w:t xml:space="preserve"> et al.</w:t>
      </w:r>
      <w:r w:rsidRPr="004B34E6">
        <w:t xml:space="preserve"> Development of an in vivo model for study of intestinal invasion by Salmonella enterica in chickens. </w:t>
      </w:r>
      <w:r w:rsidRPr="004B34E6">
        <w:rPr>
          <w:i/>
        </w:rPr>
        <w:t>Infection and Immunity.</w:t>
      </w:r>
      <w:r w:rsidRPr="004B34E6">
        <w:t xml:space="preserve"> </w:t>
      </w:r>
      <w:r w:rsidRPr="004B34E6">
        <w:rPr>
          <w:b/>
        </w:rPr>
        <w:t>68</w:t>
      </w:r>
      <w:r w:rsidRPr="004B34E6">
        <w:t xml:space="preserve"> (12), 7122-7125, doi:10.1128/IAI.68.12.7122-7125.2000, (2000).</w:t>
      </w:r>
    </w:p>
    <w:p w:rsidR="004B34E6" w:rsidRPr="004B34E6" w:rsidRDefault="004B34E6" w:rsidP="004B34E6">
      <w:pPr>
        <w:pStyle w:val="EndNoteBibliography"/>
        <w:ind w:left="720" w:hanging="720"/>
      </w:pPr>
      <w:r w:rsidRPr="004B34E6">
        <w:t>15</w:t>
      </w:r>
      <w:r w:rsidRPr="004B34E6">
        <w:tab/>
        <w:t>Meurens, F.</w:t>
      </w:r>
      <w:r w:rsidRPr="004B34E6">
        <w:rPr>
          <w:i/>
        </w:rPr>
        <w:t xml:space="preserve"> et al.</w:t>
      </w:r>
      <w:r w:rsidRPr="004B34E6">
        <w:t xml:space="preserve"> Early immune response following Salmonella enterica subspecies enterica serovar Typhimurium infection in porcine jejunal gut loops. </w:t>
      </w:r>
      <w:r w:rsidRPr="004B34E6">
        <w:rPr>
          <w:i/>
        </w:rPr>
        <w:t>Vet Res.</w:t>
      </w:r>
      <w:r w:rsidRPr="004B34E6">
        <w:t xml:space="preserve"> </w:t>
      </w:r>
      <w:r w:rsidRPr="004B34E6">
        <w:rPr>
          <w:b/>
        </w:rPr>
        <w:t>40</w:t>
      </w:r>
      <w:r w:rsidRPr="004B34E6">
        <w:t xml:space="preserve"> (1), 5, doi:10.1051/vetres:2008043, (2009).</w:t>
      </w:r>
    </w:p>
    <w:p w:rsidR="004B34E6" w:rsidRPr="004B34E6" w:rsidRDefault="004B34E6" w:rsidP="004B34E6">
      <w:pPr>
        <w:pStyle w:val="EndNoteBibliography"/>
        <w:ind w:left="720" w:hanging="720"/>
      </w:pPr>
      <w:r w:rsidRPr="004B34E6">
        <w:t>16</w:t>
      </w:r>
      <w:r w:rsidRPr="004B34E6">
        <w:tab/>
        <w:t>Gerdts, V.</w:t>
      </w:r>
      <w:r w:rsidRPr="004B34E6">
        <w:rPr>
          <w:i/>
        </w:rPr>
        <w:t xml:space="preserve"> et al.</w:t>
      </w:r>
      <w:r w:rsidRPr="004B34E6">
        <w:t xml:space="preserve"> Multiple intestinal 'loops' provide an in vivo model to analyse multiple mucosal immune responses. </w:t>
      </w:r>
      <w:r w:rsidRPr="004B34E6">
        <w:rPr>
          <w:i/>
        </w:rPr>
        <w:t>J Immunol Methods.</w:t>
      </w:r>
      <w:r w:rsidRPr="004B34E6">
        <w:t xml:space="preserve"> </w:t>
      </w:r>
      <w:r w:rsidRPr="004B34E6">
        <w:rPr>
          <w:b/>
        </w:rPr>
        <w:t>256</w:t>
      </w:r>
      <w:r w:rsidRPr="004B34E6">
        <w:t xml:space="preserve"> (1-2), 19-33, doi:10.1016/S0022-1759(01)00429-X, (2001).</w:t>
      </w:r>
    </w:p>
    <w:p w:rsidR="004B34E6" w:rsidRPr="004B34E6" w:rsidRDefault="004B34E6" w:rsidP="004B34E6">
      <w:pPr>
        <w:pStyle w:val="EndNoteBibliography"/>
        <w:ind w:left="720" w:hanging="720"/>
      </w:pPr>
      <w:r w:rsidRPr="004B34E6">
        <w:t>17</w:t>
      </w:r>
      <w:r w:rsidRPr="004B34E6">
        <w:tab/>
        <w:t>Wade, B.</w:t>
      </w:r>
      <w:r w:rsidRPr="004B34E6">
        <w:rPr>
          <w:i/>
        </w:rPr>
        <w:t xml:space="preserve"> et al.</w:t>
      </w:r>
      <w:r w:rsidRPr="004B34E6">
        <w:t xml:space="preserve"> The adherent abilities of Clostridium perfringens strains are critical for the pathogenesis of avian necrotic enteritis. </w:t>
      </w:r>
      <w:r w:rsidRPr="004B34E6">
        <w:rPr>
          <w:i/>
        </w:rPr>
        <w:t>Vet Microbiol.</w:t>
      </w:r>
      <w:r w:rsidRPr="004B34E6">
        <w:t xml:space="preserve"> </w:t>
      </w:r>
      <w:r w:rsidRPr="004B34E6">
        <w:rPr>
          <w:b/>
        </w:rPr>
        <w:t>197</w:t>
      </w:r>
      <w:r w:rsidRPr="004B34E6">
        <w:t xml:space="preserve"> 53-61, doi:10.1016/j.vetmic.2016.10.028, (2016).</w:t>
      </w:r>
    </w:p>
    <w:p w:rsidR="004B34E6" w:rsidRPr="004B34E6" w:rsidRDefault="004B34E6" w:rsidP="004B34E6">
      <w:pPr>
        <w:pStyle w:val="EndNoteBibliography"/>
        <w:ind w:left="720" w:hanging="720"/>
      </w:pPr>
      <w:r w:rsidRPr="004B34E6">
        <w:t>18</w:t>
      </w:r>
      <w:r w:rsidRPr="004B34E6">
        <w:tab/>
        <w:t>Cooper, K. K.</w:t>
      </w:r>
      <w:r w:rsidRPr="004B34E6">
        <w:rPr>
          <w:i/>
        </w:rPr>
        <w:t xml:space="preserve"> et al.</w:t>
      </w:r>
      <w:r w:rsidRPr="004B34E6">
        <w:t xml:space="preserve"> Virulence for chickens of Clostridium perfringens isolated from poultry and other sources. </w:t>
      </w:r>
      <w:r w:rsidRPr="004B34E6">
        <w:rPr>
          <w:i/>
        </w:rPr>
        <w:t>Anaerobe.</w:t>
      </w:r>
      <w:r w:rsidRPr="004B34E6">
        <w:t xml:space="preserve"> </w:t>
      </w:r>
      <w:r w:rsidRPr="004B34E6">
        <w:rPr>
          <w:b/>
        </w:rPr>
        <w:t>16</w:t>
      </w:r>
      <w:r w:rsidRPr="004B34E6">
        <w:t xml:space="preserve"> (3), 289-292, doi:10.1016/j.anaerobe.2010.02.006, (2010).</w:t>
      </w:r>
    </w:p>
    <w:p w:rsidR="004B34E6" w:rsidRPr="004B34E6" w:rsidRDefault="004B34E6" w:rsidP="004B34E6">
      <w:pPr>
        <w:pStyle w:val="EndNoteBibliography"/>
        <w:ind w:left="720" w:hanging="720"/>
      </w:pPr>
      <w:r w:rsidRPr="004B34E6">
        <w:t>19</w:t>
      </w:r>
      <w:r w:rsidRPr="004B34E6">
        <w:tab/>
        <w:t xml:space="preserve">Cooper, K. K. &amp; Songer, J. G. Virulence of Clostridium perfringens in an experimental model of poultry necrotic enteritis. </w:t>
      </w:r>
      <w:r w:rsidRPr="004B34E6">
        <w:rPr>
          <w:i/>
        </w:rPr>
        <w:t>Veterinary Microbiology.</w:t>
      </w:r>
      <w:r w:rsidRPr="004B34E6">
        <w:t xml:space="preserve"> </w:t>
      </w:r>
      <w:r w:rsidRPr="004B34E6">
        <w:rPr>
          <w:b/>
        </w:rPr>
        <w:t>142</w:t>
      </w:r>
      <w:r w:rsidRPr="004B34E6">
        <w:t xml:space="preserve"> (3-4), 323-328, doi:10.1016/j.vetmic.2009.09.065, (2010).</w:t>
      </w:r>
    </w:p>
    <w:p w:rsidR="004B34E6" w:rsidRPr="004B34E6" w:rsidRDefault="004B34E6" w:rsidP="004B34E6">
      <w:pPr>
        <w:pStyle w:val="EndNoteBibliography"/>
        <w:ind w:left="720" w:hanging="720"/>
      </w:pPr>
      <w:r w:rsidRPr="004B34E6">
        <w:t>20</w:t>
      </w:r>
      <w:r w:rsidRPr="004B34E6">
        <w:tab/>
        <w:t xml:space="preserve">Chalmers, G., Bruce, H. L., Toole, D. L., Barnum, D. A. &amp; Boerlin, P. Necrotic enteritis potential in a model system using Clostridium perfringens isolated from field outbreaks. </w:t>
      </w:r>
      <w:r w:rsidRPr="004B34E6">
        <w:rPr>
          <w:i/>
        </w:rPr>
        <w:t>Avian Diseases.</w:t>
      </w:r>
      <w:r w:rsidRPr="004B34E6">
        <w:t xml:space="preserve"> </w:t>
      </w:r>
      <w:r w:rsidRPr="004B34E6">
        <w:rPr>
          <w:b/>
        </w:rPr>
        <w:t>51</w:t>
      </w:r>
      <w:r w:rsidRPr="004B34E6">
        <w:t xml:space="preserve"> (4), 834-839, doi:10.1637/7959-022807-REGR.1, (2007).</w:t>
      </w:r>
    </w:p>
    <w:p w:rsidR="000933EA" w:rsidRPr="00DF49CC" w:rsidRDefault="00A941C2" w:rsidP="00F77B97">
      <w:pPr>
        <w:rPr>
          <w:color w:val="808080" w:themeColor="background1" w:themeShade="80"/>
        </w:rPr>
      </w:pPr>
      <w:r w:rsidRPr="00DF49CC">
        <w:lastRenderedPageBreak/>
        <w:fldChar w:fldCharType="end"/>
      </w:r>
    </w:p>
    <w:sectPr w:rsidR="000933EA" w:rsidRPr="00DF49CC" w:rsidSect="006F0F87">
      <w:headerReference w:type="default" r:id="rId8"/>
      <w:headerReference w:type="first" r:id="rId9"/>
      <w:footerReference w:type="first" r:id="rId10"/>
      <w:pgSz w:w="12240" w:h="15840"/>
      <w:pgMar w:top="1440" w:right="1440" w:bottom="1440" w:left="1440" w:header="720" w:footer="607"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6C98" w:rsidRDefault="00786C98" w:rsidP="00621C4E">
      <w:r>
        <w:separator/>
      </w:r>
    </w:p>
  </w:endnote>
  <w:endnote w:type="continuationSeparator" w:id="0">
    <w:p w:rsidR="00786C98" w:rsidRDefault="00786C9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Lucida Grande">
    <w:altName w:val="Courier New"/>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4249353"/>
      <w:docPartObj>
        <w:docPartGallery w:val="Page Numbers (Bottom of Page)"/>
        <w:docPartUnique/>
      </w:docPartObj>
    </w:sdtPr>
    <w:sdtEndPr/>
    <w:sdtContent>
      <w:p w:rsidR="007E1075" w:rsidRDefault="007E1075">
        <w:pPr>
          <w:pStyle w:val="Footer"/>
          <w:jc w:val="center"/>
        </w:pPr>
        <w:r>
          <w:fldChar w:fldCharType="begin"/>
        </w:r>
        <w:r>
          <w:instrText>PAGE   \* MERGEFORMAT</w:instrText>
        </w:r>
        <w:r>
          <w:fldChar w:fldCharType="separate"/>
        </w:r>
        <w:r w:rsidRPr="000933EA">
          <w:rPr>
            <w:noProof/>
            <w:lang w:val="fr-FR"/>
          </w:rPr>
          <w:t>1</w:t>
        </w:r>
        <w:r>
          <w:fldChar w:fldCharType="end"/>
        </w:r>
      </w:p>
    </w:sdtContent>
  </w:sdt>
  <w:p w:rsidR="007E1075" w:rsidRDefault="007E10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6C98" w:rsidRDefault="00786C98" w:rsidP="00621C4E">
      <w:r>
        <w:separator/>
      </w:r>
    </w:p>
  </w:footnote>
  <w:footnote w:type="continuationSeparator" w:id="0">
    <w:p w:rsidR="00786C98" w:rsidRDefault="00786C9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1075" w:rsidRPr="006F06E4" w:rsidRDefault="007E1075"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1075" w:rsidRPr="006F06E4" w:rsidRDefault="007E1075" w:rsidP="00DF6558">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942C7E"/>
    <w:multiLevelType w:val="multilevel"/>
    <w:tmpl w:val="6F548650"/>
    <w:lvl w:ilvl="0">
      <w:start w:val="1"/>
      <w:numFmt w:val="decimal"/>
      <w:lvlText w:val="%1."/>
      <w:lvlJc w:val="left"/>
      <w:pPr>
        <w:ind w:left="1572" w:hanging="360"/>
      </w:pPr>
    </w:lvl>
    <w:lvl w:ilvl="1">
      <w:start w:val="2"/>
      <w:numFmt w:val="decimal"/>
      <w:isLgl/>
      <w:lvlText w:val="%1.%2"/>
      <w:lvlJc w:val="left"/>
      <w:pPr>
        <w:ind w:left="1572" w:hanging="360"/>
      </w:pPr>
      <w:rPr>
        <w:rFonts w:hint="default"/>
      </w:rPr>
    </w:lvl>
    <w:lvl w:ilvl="2">
      <w:start w:val="1"/>
      <w:numFmt w:val="decimal"/>
      <w:isLgl/>
      <w:lvlText w:val="%1.%2.%3"/>
      <w:lvlJc w:val="left"/>
      <w:pPr>
        <w:ind w:left="1932" w:hanging="720"/>
      </w:pPr>
      <w:rPr>
        <w:rFonts w:hint="default"/>
      </w:rPr>
    </w:lvl>
    <w:lvl w:ilvl="3">
      <w:start w:val="1"/>
      <w:numFmt w:val="decimal"/>
      <w:isLgl/>
      <w:lvlText w:val="%1.%2.%3.%4"/>
      <w:lvlJc w:val="left"/>
      <w:pPr>
        <w:ind w:left="1932" w:hanging="720"/>
      </w:pPr>
      <w:rPr>
        <w:rFonts w:hint="default"/>
      </w:rPr>
    </w:lvl>
    <w:lvl w:ilvl="4">
      <w:start w:val="1"/>
      <w:numFmt w:val="decimal"/>
      <w:isLgl/>
      <w:lvlText w:val="%1.%2.%3.%4.%5"/>
      <w:lvlJc w:val="left"/>
      <w:pPr>
        <w:ind w:left="2292" w:hanging="1080"/>
      </w:pPr>
      <w:rPr>
        <w:rFonts w:hint="default"/>
      </w:rPr>
    </w:lvl>
    <w:lvl w:ilvl="5">
      <w:start w:val="1"/>
      <w:numFmt w:val="decimal"/>
      <w:isLgl/>
      <w:lvlText w:val="%1.%2.%3.%4.%5.%6"/>
      <w:lvlJc w:val="left"/>
      <w:pPr>
        <w:ind w:left="2292"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652" w:hanging="1440"/>
      </w:pPr>
      <w:rPr>
        <w:rFonts w:hint="default"/>
      </w:rPr>
    </w:lvl>
    <w:lvl w:ilvl="8">
      <w:start w:val="1"/>
      <w:numFmt w:val="decimal"/>
      <w:isLgl/>
      <w:lvlText w:val="%1.%2.%3.%4.%5.%6.%7.%8.%9"/>
      <w:lvlJc w:val="left"/>
      <w:pPr>
        <w:ind w:left="3012" w:hanging="1800"/>
      </w:pPr>
      <w:rPr>
        <w:rFonts w:hint="default"/>
      </w:rPr>
    </w:lvl>
  </w:abstractNum>
  <w:abstractNum w:abstractNumId="5"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67377F4"/>
    <w:multiLevelType w:val="multilevel"/>
    <w:tmpl w:val="540A570A"/>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0"/>
  </w:num>
  <w:num w:numId="3">
    <w:abstractNumId w:val="2"/>
  </w:num>
  <w:num w:numId="4">
    <w:abstractNumId w:val="22"/>
  </w:num>
  <w:num w:numId="5">
    <w:abstractNumId w:val="7"/>
  </w:num>
  <w:num w:numId="6">
    <w:abstractNumId w:val="44"/>
  </w:num>
  <w:num w:numId="7">
    <w:abstractNumId w:val="48"/>
  </w:num>
  <w:num w:numId="8">
    <w:abstractNumId w:val="18"/>
  </w:num>
  <w:num w:numId="9">
    <w:abstractNumId w:val="43"/>
  </w:num>
  <w:num w:numId="10">
    <w:abstractNumId w:val="20"/>
  </w:num>
  <w:num w:numId="11">
    <w:abstractNumId w:val="11"/>
  </w:num>
  <w:num w:numId="12">
    <w:abstractNumId w:val="0"/>
  </w:num>
  <w:num w:numId="13">
    <w:abstractNumId w:val="19"/>
  </w:num>
  <w:num w:numId="14">
    <w:abstractNumId w:val="47"/>
  </w:num>
  <w:num w:numId="15">
    <w:abstractNumId w:val="49"/>
  </w:num>
  <w:num w:numId="16">
    <w:abstractNumId w:val="31"/>
  </w:num>
  <w:num w:numId="17">
    <w:abstractNumId w:val="28"/>
  </w:num>
  <w:num w:numId="18">
    <w:abstractNumId w:val="30"/>
  </w:num>
  <w:num w:numId="19">
    <w:abstractNumId w:val="15"/>
  </w:num>
  <w:num w:numId="20">
    <w:abstractNumId w:val="26"/>
  </w:num>
  <w:num w:numId="21">
    <w:abstractNumId w:val="21"/>
  </w:num>
  <w:num w:numId="22">
    <w:abstractNumId w:val="37"/>
  </w:num>
  <w:num w:numId="23">
    <w:abstractNumId w:val="12"/>
  </w:num>
  <w:num w:numId="24">
    <w:abstractNumId w:val="32"/>
  </w:num>
  <w:num w:numId="25">
    <w:abstractNumId w:val="35"/>
  </w:num>
  <w:num w:numId="26">
    <w:abstractNumId w:val="24"/>
  </w:num>
  <w:num w:numId="27">
    <w:abstractNumId w:val="34"/>
  </w:num>
  <w:num w:numId="28">
    <w:abstractNumId w:val="17"/>
  </w:num>
  <w:num w:numId="29">
    <w:abstractNumId w:val="1"/>
  </w:num>
  <w:num w:numId="30">
    <w:abstractNumId w:val="9"/>
  </w:num>
  <w:num w:numId="31">
    <w:abstractNumId w:val="13"/>
  </w:num>
  <w:num w:numId="32">
    <w:abstractNumId w:val="42"/>
  </w:num>
  <w:num w:numId="33">
    <w:abstractNumId w:val="14"/>
  </w:num>
  <w:num w:numId="34">
    <w:abstractNumId w:val="3"/>
  </w:num>
  <w:num w:numId="35">
    <w:abstractNumId w:val="10"/>
  </w:num>
  <w:num w:numId="36">
    <w:abstractNumId w:val="25"/>
  </w:num>
  <w:num w:numId="37">
    <w:abstractNumId w:val="23"/>
  </w:num>
  <w:num w:numId="38">
    <w:abstractNumId w:val="39"/>
  </w:num>
  <w:num w:numId="39">
    <w:abstractNumId w:val="27"/>
  </w:num>
  <w:num w:numId="40">
    <w:abstractNumId w:val="36"/>
  </w:num>
  <w:num w:numId="41">
    <w:abstractNumId w:val="45"/>
  </w:num>
  <w:num w:numId="42">
    <w:abstractNumId w:val="5"/>
  </w:num>
  <w:num w:numId="43">
    <w:abstractNumId w:val="8"/>
  </w:num>
  <w:num w:numId="44">
    <w:abstractNumId w:val="16"/>
  </w:num>
  <w:num w:numId="45">
    <w:abstractNumId w:val="41"/>
  </w:num>
  <w:num w:numId="46">
    <w:abstractNumId w:val="6"/>
  </w:num>
  <w:num w:numId="47">
    <w:abstractNumId w:val="38"/>
  </w:num>
  <w:num w:numId="48">
    <w:abstractNumId w:val="46"/>
  </w:num>
  <w:num w:numId="49">
    <w:abstractNumId w:val="4"/>
  </w:num>
  <w:num w:numId="5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fpvvsrh90d98eprfr5fz5esattpsd2ztzz&quot;&gt;Maîtrise - Copie 16 août&lt;record-ids&gt;&lt;item&gt;81&lt;/item&gt;&lt;item&gt;1842&lt;/item&gt;&lt;item&gt;1850&lt;/item&gt;&lt;item&gt;1858&lt;/item&gt;&lt;item&gt;1901&lt;/item&gt;&lt;item&gt;1910&lt;/item&gt;&lt;item&gt;1911&lt;/item&gt;&lt;item&gt;1921&lt;/item&gt;&lt;item&gt;2084&lt;/item&gt;&lt;item&gt;2102&lt;/item&gt;&lt;item&gt;2103&lt;/item&gt;&lt;item&gt;2131&lt;/item&gt;&lt;item&gt;2160&lt;/item&gt;&lt;item&gt;2162&lt;/item&gt;&lt;item&gt;2163&lt;/item&gt;&lt;item&gt;2164&lt;/item&gt;&lt;item&gt;2165&lt;/item&gt;&lt;item&gt;2166&lt;/item&gt;&lt;item&gt;2183&lt;/item&gt;&lt;item&gt;2194&lt;/item&gt;&lt;/record-ids&gt;&lt;/item&gt;&lt;/Libraries&gt;"/>
  </w:docVars>
  <w:rsids>
    <w:rsidRoot w:val="00EE705F"/>
    <w:rsid w:val="00001806"/>
    <w:rsid w:val="00005815"/>
    <w:rsid w:val="000058C4"/>
    <w:rsid w:val="00007DBC"/>
    <w:rsid w:val="00007EA1"/>
    <w:rsid w:val="000100F0"/>
    <w:rsid w:val="00012FF9"/>
    <w:rsid w:val="000130DD"/>
    <w:rsid w:val="0001501D"/>
    <w:rsid w:val="00021434"/>
    <w:rsid w:val="00021DF3"/>
    <w:rsid w:val="00023869"/>
    <w:rsid w:val="00024598"/>
    <w:rsid w:val="00032769"/>
    <w:rsid w:val="000337B5"/>
    <w:rsid w:val="00037B58"/>
    <w:rsid w:val="000413C9"/>
    <w:rsid w:val="00044366"/>
    <w:rsid w:val="00045DE2"/>
    <w:rsid w:val="000516EF"/>
    <w:rsid w:val="00051B73"/>
    <w:rsid w:val="00056065"/>
    <w:rsid w:val="00060ABE"/>
    <w:rsid w:val="00061A50"/>
    <w:rsid w:val="00064104"/>
    <w:rsid w:val="00066025"/>
    <w:rsid w:val="000701D1"/>
    <w:rsid w:val="00080A20"/>
    <w:rsid w:val="00082796"/>
    <w:rsid w:val="00087C0A"/>
    <w:rsid w:val="000933EA"/>
    <w:rsid w:val="00093BC4"/>
    <w:rsid w:val="000960EA"/>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C7151"/>
    <w:rsid w:val="000D31E8"/>
    <w:rsid w:val="000D45A3"/>
    <w:rsid w:val="000D76E4"/>
    <w:rsid w:val="000E3816"/>
    <w:rsid w:val="000E4F77"/>
    <w:rsid w:val="000F265C"/>
    <w:rsid w:val="000F3AFA"/>
    <w:rsid w:val="000F5712"/>
    <w:rsid w:val="000F6611"/>
    <w:rsid w:val="000F7E22"/>
    <w:rsid w:val="00106645"/>
    <w:rsid w:val="00112EEB"/>
    <w:rsid w:val="0012563A"/>
    <w:rsid w:val="001313A7"/>
    <w:rsid w:val="0013276F"/>
    <w:rsid w:val="00152A23"/>
    <w:rsid w:val="001535D8"/>
    <w:rsid w:val="00162CB7"/>
    <w:rsid w:val="001632F4"/>
    <w:rsid w:val="00163845"/>
    <w:rsid w:val="00171E5B"/>
    <w:rsid w:val="00171F94"/>
    <w:rsid w:val="00173A9D"/>
    <w:rsid w:val="0017668A"/>
    <w:rsid w:val="001766FE"/>
    <w:rsid w:val="00176FAC"/>
    <w:rsid w:val="001771E7"/>
    <w:rsid w:val="00184FA9"/>
    <w:rsid w:val="00185488"/>
    <w:rsid w:val="00190BD4"/>
    <w:rsid w:val="00192006"/>
    <w:rsid w:val="00193180"/>
    <w:rsid w:val="00196682"/>
    <w:rsid w:val="001A66F9"/>
    <w:rsid w:val="001B2E2D"/>
    <w:rsid w:val="001B5CD2"/>
    <w:rsid w:val="001C0BEE"/>
    <w:rsid w:val="001C2A98"/>
    <w:rsid w:val="001D3D7D"/>
    <w:rsid w:val="001D3FFF"/>
    <w:rsid w:val="001D625F"/>
    <w:rsid w:val="001D7576"/>
    <w:rsid w:val="001E14A0"/>
    <w:rsid w:val="001E28E4"/>
    <w:rsid w:val="001E7376"/>
    <w:rsid w:val="001F225C"/>
    <w:rsid w:val="001F2FC2"/>
    <w:rsid w:val="001F435C"/>
    <w:rsid w:val="00201CFA"/>
    <w:rsid w:val="0020220D"/>
    <w:rsid w:val="00202448"/>
    <w:rsid w:val="00202D15"/>
    <w:rsid w:val="00210EBA"/>
    <w:rsid w:val="00214BEE"/>
    <w:rsid w:val="002205B8"/>
    <w:rsid w:val="00221E98"/>
    <w:rsid w:val="002250E5"/>
    <w:rsid w:val="002259E5"/>
    <w:rsid w:val="00226140"/>
    <w:rsid w:val="002274F3"/>
    <w:rsid w:val="0023094C"/>
    <w:rsid w:val="00234BE3"/>
    <w:rsid w:val="00235A90"/>
    <w:rsid w:val="002360C8"/>
    <w:rsid w:val="00236B64"/>
    <w:rsid w:val="00241E48"/>
    <w:rsid w:val="0024214E"/>
    <w:rsid w:val="00242623"/>
    <w:rsid w:val="00245932"/>
    <w:rsid w:val="00250558"/>
    <w:rsid w:val="00254D03"/>
    <w:rsid w:val="00260652"/>
    <w:rsid w:val="00261DAA"/>
    <w:rsid w:val="00261F25"/>
    <w:rsid w:val="002648A9"/>
    <w:rsid w:val="0026553C"/>
    <w:rsid w:val="00267DD5"/>
    <w:rsid w:val="00274A0A"/>
    <w:rsid w:val="0027521D"/>
    <w:rsid w:val="00277593"/>
    <w:rsid w:val="00280918"/>
    <w:rsid w:val="00280E98"/>
    <w:rsid w:val="00282AF6"/>
    <w:rsid w:val="0028644D"/>
    <w:rsid w:val="00287085"/>
    <w:rsid w:val="00290AF9"/>
    <w:rsid w:val="00291F5F"/>
    <w:rsid w:val="0029426D"/>
    <w:rsid w:val="002967CF"/>
    <w:rsid w:val="00297788"/>
    <w:rsid w:val="002A0DC2"/>
    <w:rsid w:val="002A484B"/>
    <w:rsid w:val="002A4CAC"/>
    <w:rsid w:val="002A64A6"/>
    <w:rsid w:val="002C47D4"/>
    <w:rsid w:val="002C728A"/>
    <w:rsid w:val="002D0F38"/>
    <w:rsid w:val="002D6F2D"/>
    <w:rsid w:val="002D77E3"/>
    <w:rsid w:val="002E03D2"/>
    <w:rsid w:val="002F2859"/>
    <w:rsid w:val="002F6E3C"/>
    <w:rsid w:val="003002B2"/>
    <w:rsid w:val="0030117D"/>
    <w:rsid w:val="00301722"/>
    <w:rsid w:val="00303C87"/>
    <w:rsid w:val="00310608"/>
    <w:rsid w:val="003120CB"/>
    <w:rsid w:val="00320153"/>
    <w:rsid w:val="00320367"/>
    <w:rsid w:val="003217AF"/>
    <w:rsid w:val="00322871"/>
    <w:rsid w:val="00326FB3"/>
    <w:rsid w:val="003316D4"/>
    <w:rsid w:val="00333822"/>
    <w:rsid w:val="003338A0"/>
    <w:rsid w:val="00336715"/>
    <w:rsid w:val="00340DFD"/>
    <w:rsid w:val="00345890"/>
    <w:rsid w:val="00350CD7"/>
    <w:rsid w:val="00352CA8"/>
    <w:rsid w:val="00352E44"/>
    <w:rsid w:val="00357FA7"/>
    <w:rsid w:val="00360C17"/>
    <w:rsid w:val="003621C6"/>
    <w:rsid w:val="003622B8"/>
    <w:rsid w:val="003640DF"/>
    <w:rsid w:val="003657F6"/>
    <w:rsid w:val="00366B76"/>
    <w:rsid w:val="00373051"/>
    <w:rsid w:val="00373B8F"/>
    <w:rsid w:val="00376D95"/>
    <w:rsid w:val="00377FBB"/>
    <w:rsid w:val="00390BF4"/>
    <w:rsid w:val="003A0BB5"/>
    <w:rsid w:val="003A16FC"/>
    <w:rsid w:val="003A4FCD"/>
    <w:rsid w:val="003A6062"/>
    <w:rsid w:val="003B0944"/>
    <w:rsid w:val="003B1593"/>
    <w:rsid w:val="003B3C18"/>
    <w:rsid w:val="003B432C"/>
    <w:rsid w:val="003B4381"/>
    <w:rsid w:val="003C1043"/>
    <w:rsid w:val="003C1A30"/>
    <w:rsid w:val="003C331D"/>
    <w:rsid w:val="003C5E29"/>
    <w:rsid w:val="003C6779"/>
    <w:rsid w:val="003D2998"/>
    <w:rsid w:val="003D2F0A"/>
    <w:rsid w:val="003D3891"/>
    <w:rsid w:val="003E0F4F"/>
    <w:rsid w:val="003E18AC"/>
    <w:rsid w:val="003E210B"/>
    <w:rsid w:val="003E2A12"/>
    <w:rsid w:val="003E3384"/>
    <w:rsid w:val="003E548E"/>
    <w:rsid w:val="003E7FC6"/>
    <w:rsid w:val="003F6319"/>
    <w:rsid w:val="00403A97"/>
    <w:rsid w:val="004148E1"/>
    <w:rsid w:val="00414CFA"/>
    <w:rsid w:val="004157FF"/>
    <w:rsid w:val="00420BE9"/>
    <w:rsid w:val="00421735"/>
    <w:rsid w:val="00423AD8"/>
    <w:rsid w:val="00424C85"/>
    <w:rsid w:val="004260BD"/>
    <w:rsid w:val="00426D14"/>
    <w:rsid w:val="0043012F"/>
    <w:rsid w:val="00430BD5"/>
    <w:rsid w:val="00430F1F"/>
    <w:rsid w:val="004326EA"/>
    <w:rsid w:val="0044456B"/>
    <w:rsid w:val="00446243"/>
    <w:rsid w:val="0044722F"/>
    <w:rsid w:val="00447BD1"/>
    <w:rsid w:val="004507F3"/>
    <w:rsid w:val="00450AF4"/>
    <w:rsid w:val="00456669"/>
    <w:rsid w:val="0046212F"/>
    <w:rsid w:val="004671C7"/>
    <w:rsid w:val="004709A5"/>
    <w:rsid w:val="00472F4D"/>
    <w:rsid w:val="004730BF"/>
    <w:rsid w:val="00473B25"/>
    <w:rsid w:val="0047535C"/>
    <w:rsid w:val="00481011"/>
    <w:rsid w:val="0048149A"/>
    <w:rsid w:val="00481BDA"/>
    <w:rsid w:val="004832C9"/>
    <w:rsid w:val="00485870"/>
    <w:rsid w:val="00485FE8"/>
    <w:rsid w:val="00492EB5"/>
    <w:rsid w:val="00494F77"/>
    <w:rsid w:val="00496AA1"/>
    <w:rsid w:val="00497721"/>
    <w:rsid w:val="004A0229"/>
    <w:rsid w:val="004A35D2"/>
    <w:rsid w:val="004B1585"/>
    <w:rsid w:val="004B2F00"/>
    <w:rsid w:val="004B34E6"/>
    <w:rsid w:val="004B6E31"/>
    <w:rsid w:val="004C1D66"/>
    <w:rsid w:val="004C31D7"/>
    <w:rsid w:val="004C4AD2"/>
    <w:rsid w:val="004D1F21"/>
    <w:rsid w:val="004D2489"/>
    <w:rsid w:val="004D59D8"/>
    <w:rsid w:val="004D5DA1"/>
    <w:rsid w:val="004E150F"/>
    <w:rsid w:val="004E23A1"/>
    <w:rsid w:val="004E3489"/>
    <w:rsid w:val="004E3AFA"/>
    <w:rsid w:val="004E6970"/>
    <w:rsid w:val="0050185C"/>
    <w:rsid w:val="00502A0A"/>
    <w:rsid w:val="00507C50"/>
    <w:rsid w:val="00517C3A"/>
    <w:rsid w:val="00527BF4"/>
    <w:rsid w:val="00534C3D"/>
    <w:rsid w:val="00534F6C"/>
    <w:rsid w:val="0053646D"/>
    <w:rsid w:val="0054013E"/>
    <w:rsid w:val="00540AAD"/>
    <w:rsid w:val="00540CA3"/>
    <w:rsid w:val="005414A9"/>
    <w:rsid w:val="00546458"/>
    <w:rsid w:val="0055087C"/>
    <w:rsid w:val="00553413"/>
    <w:rsid w:val="0055611D"/>
    <w:rsid w:val="00560E31"/>
    <w:rsid w:val="005657D2"/>
    <w:rsid w:val="00574139"/>
    <w:rsid w:val="0058219C"/>
    <w:rsid w:val="00582AE1"/>
    <w:rsid w:val="0058707F"/>
    <w:rsid w:val="00590763"/>
    <w:rsid w:val="00591F10"/>
    <w:rsid w:val="005931FE"/>
    <w:rsid w:val="005A08DB"/>
    <w:rsid w:val="005A093A"/>
    <w:rsid w:val="005B0072"/>
    <w:rsid w:val="005B0732"/>
    <w:rsid w:val="005B38A0"/>
    <w:rsid w:val="005B491C"/>
    <w:rsid w:val="005B4DBF"/>
    <w:rsid w:val="005B5DE2"/>
    <w:rsid w:val="005B674C"/>
    <w:rsid w:val="005B7E5D"/>
    <w:rsid w:val="005C2ACA"/>
    <w:rsid w:val="005C4CB0"/>
    <w:rsid w:val="005C5B24"/>
    <w:rsid w:val="005C7561"/>
    <w:rsid w:val="005D09EF"/>
    <w:rsid w:val="005D1E57"/>
    <w:rsid w:val="005D2F57"/>
    <w:rsid w:val="005D34F6"/>
    <w:rsid w:val="005E1884"/>
    <w:rsid w:val="005F373A"/>
    <w:rsid w:val="005F4D45"/>
    <w:rsid w:val="005F6B0E"/>
    <w:rsid w:val="005F760E"/>
    <w:rsid w:val="005F7B1D"/>
    <w:rsid w:val="0060066F"/>
    <w:rsid w:val="006010B4"/>
    <w:rsid w:val="0060222A"/>
    <w:rsid w:val="00610C21"/>
    <w:rsid w:val="00611907"/>
    <w:rsid w:val="00613116"/>
    <w:rsid w:val="006202A6"/>
    <w:rsid w:val="00621C2B"/>
    <w:rsid w:val="00621C4E"/>
    <w:rsid w:val="00624A4C"/>
    <w:rsid w:val="006271DA"/>
    <w:rsid w:val="006305D7"/>
    <w:rsid w:val="00633A01"/>
    <w:rsid w:val="006341F7"/>
    <w:rsid w:val="00635014"/>
    <w:rsid w:val="006369CE"/>
    <w:rsid w:val="00636F2C"/>
    <w:rsid w:val="0064074D"/>
    <w:rsid w:val="00640F21"/>
    <w:rsid w:val="006411CA"/>
    <w:rsid w:val="0064772C"/>
    <w:rsid w:val="006619C8"/>
    <w:rsid w:val="00662E32"/>
    <w:rsid w:val="00671162"/>
    <w:rsid w:val="00671710"/>
    <w:rsid w:val="00672E0C"/>
    <w:rsid w:val="00673414"/>
    <w:rsid w:val="00676079"/>
    <w:rsid w:val="00676ECD"/>
    <w:rsid w:val="00677D0A"/>
    <w:rsid w:val="0068185F"/>
    <w:rsid w:val="006A01CF"/>
    <w:rsid w:val="006A58E8"/>
    <w:rsid w:val="006B074C"/>
    <w:rsid w:val="006B18CB"/>
    <w:rsid w:val="006B5D8C"/>
    <w:rsid w:val="006B72D4"/>
    <w:rsid w:val="006C11CC"/>
    <w:rsid w:val="006C1AEB"/>
    <w:rsid w:val="006C374B"/>
    <w:rsid w:val="006C3945"/>
    <w:rsid w:val="006C57FE"/>
    <w:rsid w:val="006C5A98"/>
    <w:rsid w:val="006D37C4"/>
    <w:rsid w:val="006E4B63"/>
    <w:rsid w:val="006F06E4"/>
    <w:rsid w:val="006F0F87"/>
    <w:rsid w:val="006F0FDB"/>
    <w:rsid w:val="006F60C3"/>
    <w:rsid w:val="006F7B41"/>
    <w:rsid w:val="00702B5D"/>
    <w:rsid w:val="00703ED2"/>
    <w:rsid w:val="0070684D"/>
    <w:rsid w:val="00707696"/>
    <w:rsid w:val="00707B8D"/>
    <w:rsid w:val="00710B31"/>
    <w:rsid w:val="007128A1"/>
    <w:rsid w:val="00713636"/>
    <w:rsid w:val="007138C6"/>
    <w:rsid w:val="00714B8C"/>
    <w:rsid w:val="0071675D"/>
    <w:rsid w:val="00716B64"/>
    <w:rsid w:val="00725417"/>
    <w:rsid w:val="0072754A"/>
    <w:rsid w:val="00735CF5"/>
    <w:rsid w:val="0074063A"/>
    <w:rsid w:val="00743BA1"/>
    <w:rsid w:val="0074409D"/>
    <w:rsid w:val="00745F1E"/>
    <w:rsid w:val="007515FE"/>
    <w:rsid w:val="007601D0"/>
    <w:rsid w:val="0076109D"/>
    <w:rsid w:val="00767107"/>
    <w:rsid w:val="007723C3"/>
    <w:rsid w:val="007733CE"/>
    <w:rsid w:val="00773BFD"/>
    <w:rsid w:val="007743B3"/>
    <w:rsid w:val="00774490"/>
    <w:rsid w:val="00776EA8"/>
    <w:rsid w:val="007819FF"/>
    <w:rsid w:val="00782213"/>
    <w:rsid w:val="00784A4C"/>
    <w:rsid w:val="00784BC6"/>
    <w:rsid w:val="0078523D"/>
    <w:rsid w:val="00786C98"/>
    <w:rsid w:val="007877F5"/>
    <w:rsid w:val="007931DF"/>
    <w:rsid w:val="007A0172"/>
    <w:rsid w:val="007A0E82"/>
    <w:rsid w:val="007A2511"/>
    <w:rsid w:val="007A260E"/>
    <w:rsid w:val="007A4D4C"/>
    <w:rsid w:val="007A5CB9"/>
    <w:rsid w:val="007B2259"/>
    <w:rsid w:val="007B4EA5"/>
    <w:rsid w:val="007B6D43"/>
    <w:rsid w:val="007B7C6E"/>
    <w:rsid w:val="007C4C4F"/>
    <w:rsid w:val="007D44D7"/>
    <w:rsid w:val="007D621A"/>
    <w:rsid w:val="007D7D12"/>
    <w:rsid w:val="007E1075"/>
    <w:rsid w:val="007E2887"/>
    <w:rsid w:val="007E5278"/>
    <w:rsid w:val="007E749C"/>
    <w:rsid w:val="007F1B5C"/>
    <w:rsid w:val="007F7225"/>
    <w:rsid w:val="00801257"/>
    <w:rsid w:val="00803B0A"/>
    <w:rsid w:val="00804DED"/>
    <w:rsid w:val="00805B96"/>
    <w:rsid w:val="008115A5"/>
    <w:rsid w:val="00811D46"/>
    <w:rsid w:val="0081415D"/>
    <w:rsid w:val="00820229"/>
    <w:rsid w:val="00820665"/>
    <w:rsid w:val="008207E2"/>
    <w:rsid w:val="00822448"/>
    <w:rsid w:val="00822ABE"/>
    <w:rsid w:val="00827F51"/>
    <w:rsid w:val="00830A83"/>
    <w:rsid w:val="0083104E"/>
    <w:rsid w:val="008343BE"/>
    <w:rsid w:val="00840FB4"/>
    <w:rsid w:val="008410B2"/>
    <w:rsid w:val="008500A0"/>
    <w:rsid w:val="0085351C"/>
    <w:rsid w:val="008549CA"/>
    <w:rsid w:val="008556C3"/>
    <w:rsid w:val="00855A7B"/>
    <w:rsid w:val="0085687C"/>
    <w:rsid w:val="00862E4A"/>
    <w:rsid w:val="008706C5"/>
    <w:rsid w:val="00873707"/>
    <w:rsid w:val="00874DE5"/>
    <w:rsid w:val="008763E1"/>
    <w:rsid w:val="00877EC8"/>
    <w:rsid w:val="00880F36"/>
    <w:rsid w:val="00883FEA"/>
    <w:rsid w:val="00885530"/>
    <w:rsid w:val="00885EDB"/>
    <w:rsid w:val="008910D1"/>
    <w:rsid w:val="0089296C"/>
    <w:rsid w:val="008935CF"/>
    <w:rsid w:val="008937A7"/>
    <w:rsid w:val="008950F9"/>
    <w:rsid w:val="00896ABD"/>
    <w:rsid w:val="008A2546"/>
    <w:rsid w:val="008A43EE"/>
    <w:rsid w:val="008A5864"/>
    <w:rsid w:val="008A7A9C"/>
    <w:rsid w:val="008B02E6"/>
    <w:rsid w:val="008B2F6E"/>
    <w:rsid w:val="008B5218"/>
    <w:rsid w:val="008B7102"/>
    <w:rsid w:val="008C3B7D"/>
    <w:rsid w:val="008C65C8"/>
    <w:rsid w:val="008D0F90"/>
    <w:rsid w:val="008D3585"/>
    <w:rsid w:val="008D3715"/>
    <w:rsid w:val="008D5465"/>
    <w:rsid w:val="008D7EB7"/>
    <w:rsid w:val="008E3684"/>
    <w:rsid w:val="008E57F5"/>
    <w:rsid w:val="008E7606"/>
    <w:rsid w:val="008F1DAA"/>
    <w:rsid w:val="008F20A3"/>
    <w:rsid w:val="008F3EBD"/>
    <w:rsid w:val="008F5FB8"/>
    <w:rsid w:val="008F60B2"/>
    <w:rsid w:val="008F7C41"/>
    <w:rsid w:val="009031E2"/>
    <w:rsid w:val="0091058C"/>
    <w:rsid w:val="0091276C"/>
    <w:rsid w:val="00914D58"/>
    <w:rsid w:val="009165AC"/>
    <w:rsid w:val="0092053F"/>
    <w:rsid w:val="0092340A"/>
    <w:rsid w:val="00930529"/>
    <w:rsid w:val="009313D9"/>
    <w:rsid w:val="0093480F"/>
    <w:rsid w:val="00935B7F"/>
    <w:rsid w:val="00937A56"/>
    <w:rsid w:val="00941293"/>
    <w:rsid w:val="00947581"/>
    <w:rsid w:val="00950C17"/>
    <w:rsid w:val="00954167"/>
    <w:rsid w:val="00954740"/>
    <w:rsid w:val="00955808"/>
    <w:rsid w:val="00963ABC"/>
    <w:rsid w:val="00965D21"/>
    <w:rsid w:val="00967764"/>
    <w:rsid w:val="00970B0E"/>
    <w:rsid w:val="00976D03"/>
    <w:rsid w:val="00977B30"/>
    <w:rsid w:val="00982F41"/>
    <w:rsid w:val="00985090"/>
    <w:rsid w:val="009869A1"/>
    <w:rsid w:val="00987710"/>
    <w:rsid w:val="009904AB"/>
    <w:rsid w:val="00990D4E"/>
    <w:rsid w:val="00990F4A"/>
    <w:rsid w:val="00995688"/>
    <w:rsid w:val="009958A6"/>
    <w:rsid w:val="00996456"/>
    <w:rsid w:val="009968BA"/>
    <w:rsid w:val="009A02AF"/>
    <w:rsid w:val="009A04F5"/>
    <w:rsid w:val="009A15EF"/>
    <w:rsid w:val="009A38A5"/>
    <w:rsid w:val="009B118B"/>
    <w:rsid w:val="009B1737"/>
    <w:rsid w:val="009B3D4B"/>
    <w:rsid w:val="009B5B99"/>
    <w:rsid w:val="009B6EFC"/>
    <w:rsid w:val="009C2DF8"/>
    <w:rsid w:val="009C68B7"/>
    <w:rsid w:val="009D0834"/>
    <w:rsid w:val="009D0A1E"/>
    <w:rsid w:val="009D28F3"/>
    <w:rsid w:val="009D52BC"/>
    <w:rsid w:val="009D5655"/>
    <w:rsid w:val="009D7D0A"/>
    <w:rsid w:val="009E2530"/>
    <w:rsid w:val="009E32F1"/>
    <w:rsid w:val="009F01B1"/>
    <w:rsid w:val="009F0DBB"/>
    <w:rsid w:val="009F3887"/>
    <w:rsid w:val="009F732B"/>
    <w:rsid w:val="00A01FE0"/>
    <w:rsid w:val="00A05833"/>
    <w:rsid w:val="00A10656"/>
    <w:rsid w:val="00A106EA"/>
    <w:rsid w:val="00A109C1"/>
    <w:rsid w:val="00A10C3C"/>
    <w:rsid w:val="00A12FA6"/>
    <w:rsid w:val="00A1339B"/>
    <w:rsid w:val="00A14ABA"/>
    <w:rsid w:val="00A22719"/>
    <w:rsid w:val="00A24CB6"/>
    <w:rsid w:val="00A26CD2"/>
    <w:rsid w:val="00A27667"/>
    <w:rsid w:val="00A32979"/>
    <w:rsid w:val="00A32DD8"/>
    <w:rsid w:val="00A34A67"/>
    <w:rsid w:val="00A37462"/>
    <w:rsid w:val="00A459E1"/>
    <w:rsid w:val="00A52296"/>
    <w:rsid w:val="00A55661"/>
    <w:rsid w:val="00A61B70"/>
    <w:rsid w:val="00A61FA8"/>
    <w:rsid w:val="00A637F4"/>
    <w:rsid w:val="00A65485"/>
    <w:rsid w:val="00A66E05"/>
    <w:rsid w:val="00A70753"/>
    <w:rsid w:val="00A712D2"/>
    <w:rsid w:val="00A729B1"/>
    <w:rsid w:val="00A82C8A"/>
    <w:rsid w:val="00A852FF"/>
    <w:rsid w:val="00A87337"/>
    <w:rsid w:val="00A90C97"/>
    <w:rsid w:val="00A91CE2"/>
    <w:rsid w:val="00A941C2"/>
    <w:rsid w:val="00A960C8"/>
    <w:rsid w:val="00AA1389"/>
    <w:rsid w:val="00AA1B4F"/>
    <w:rsid w:val="00AA54F3"/>
    <w:rsid w:val="00AA6B43"/>
    <w:rsid w:val="00AA78B3"/>
    <w:rsid w:val="00AB20AE"/>
    <w:rsid w:val="00AB367A"/>
    <w:rsid w:val="00AC01D1"/>
    <w:rsid w:val="00AC2DDA"/>
    <w:rsid w:val="00AD6A05"/>
    <w:rsid w:val="00AD735B"/>
    <w:rsid w:val="00AE14C6"/>
    <w:rsid w:val="00AE272B"/>
    <w:rsid w:val="00AE3E3A"/>
    <w:rsid w:val="00AE6EC5"/>
    <w:rsid w:val="00AE77B4"/>
    <w:rsid w:val="00AE7C1A"/>
    <w:rsid w:val="00AF0D9C"/>
    <w:rsid w:val="00AF13AB"/>
    <w:rsid w:val="00AF1D36"/>
    <w:rsid w:val="00AF5F75"/>
    <w:rsid w:val="00AF6001"/>
    <w:rsid w:val="00B01A16"/>
    <w:rsid w:val="00B05560"/>
    <w:rsid w:val="00B07F45"/>
    <w:rsid w:val="00B1021A"/>
    <w:rsid w:val="00B15A1F"/>
    <w:rsid w:val="00B15FE9"/>
    <w:rsid w:val="00B2148A"/>
    <w:rsid w:val="00B220C2"/>
    <w:rsid w:val="00B22B92"/>
    <w:rsid w:val="00B2567A"/>
    <w:rsid w:val="00B25B32"/>
    <w:rsid w:val="00B3008A"/>
    <w:rsid w:val="00B33074"/>
    <w:rsid w:val="00B36C42"/>
    <w:rsid w:val="00B42EA7"/>
    <w:rsid w:val="00B46185"/>
    <w:rsid w:val="00B4768B"/>
    <w:rsid w:val="00B51828"/>
    <w:rsid w:val="00B5337C"/>
    <w:rsid w:val="00B53FDE"/>
    <w:rsid w:val="00B56397"/>
    <w:rsid w:val="00B6027B"/>
    <w:rsid w:val="00B67AFF"/>
    <w:rsid w:val="00B67CE4"/>
    <w:rsid w:val="00B70B59"/>
    <w:rsid w:val="00B73657"/>
    <w:rsid w:val="00B762CA"/>
    <w:rsid w:val="00B7710C"/>
    <w:rsid w:val="00B92393"/>
    <w:rsid w:val="00B9697B"/>
    <w:rsid w:val="00BA1735"/>
    <w:rsid w:val="00BA19FA"/>
    <w:rsid w:val="00BA2E6F"/>
    <w:rsid w:val="00BA4288"/>
    <w:rsid w:val="00BA664F"/>
    <w:rsid w:val="00BB48E5"/>
    <w:rsid w:val="00BB5607"/>
    <w:rsid w:val="00BB5ACA"/>
    <w:rsid w:val="00BB7717"/>
    <w:rsid w:val="00BC3823"/>
    <w:rsid w:val="00BC5841"/>
    <w:rsid w:val="00BC6297"/>
    <w:rsid w:val="00BC6794"/>
    <w:rsid w:val="00BD3D3F"/>
    <w:rsid w:val="00BD60B4"/>
    <w:rsid w:val="00BE40C0"/>
    <w:rsid w:val="00BE506D"/>
    <w:rsid w:val="00BE5F4A"/>
    <w:rsid w:val="00BF09B0"/>
    <w:rsid w:val="00BF1544"/>
    <w:rsid w:val="00BF1B53"/>
    <w:rsid w:val="00BF5D3C"/>
    <w:rsid w:val="00C05C95"/>
    <w:rsid w:val="00C06F06"/>
    <w:rsid w:val="00C16BDB"/>
    <w:rsid w:val="00C20FAD"/>
    <w:rsid w:val="00C2375F"/>
    <w:rsid w:val="00C247CB"/>
    <w:rsid w:val="00C31C8B"/>
    <w:rsid w:val="00C32E66"/>
    <w:rsid w:val="00C3355F"/>
    <w:rsid w:val="00C3569A"/>
    <w:rsid w:val="00C42A27"/>
    <w:rsid w:val="00C43F48"/>
    <w:rsid w:val="00C448FF"/>
    <w:rsid w:val="00C45E57"/>
    <w:rsid w:val="00C52F29"/>
    <w:rsid w:val="00C56CE6"/>
    <w:rsid w:val="00C56E1A"/>
    <w:rsid w:val="00C5745F"/>
    <w:rsid w:val="00C61A98"/>
    <w:rsid w:val="00C63201"/>
    <w:rsid w:val="00C64E62"/>
    <w:rsid w:val="00C651D5"/>
    <w:rsid w:val="00C65CCC"/>
    <w:rsid w:val="00C7618F"/>
    <w:rsid w:val="00C765A9"/>
    <w:rsid w:val="00C8162D"/>
    <w:rsid w:val="00C83A0B"/>
    <w:rsid w:val="00C83E12"/>
    <w:rsid w:val="00C842D0"/>
    <w:rsid w:val="00C84ED1"/>
    <w:rsid w:val="00C9038F"/>
    <w:rsid w:val="00C92AAB"/>
    <w:rsid w:val="00CA02E8"/>
    <w:rsid w:val="00CA2435"/>
    <w:rsid w:val="00CA25ED"/>
    <w:rsid w:val="00CA6340"/>
    <w:rsid w:val="00CA770F"/>
    <w:rsid w:val="00CB3167"/>
    <w:rsid w:val="00CB577A"/>
    <w:rsid w:val="00CB7D92"/>
    <w:rsid w:val="00CD0E2F"/>
    <w:rsid w:val="00CD2F20"/>
    <w:rsid w:val="00CD6B20"/>
    <w:rsid w:val="00CE1339"/>
    <w:rsid w:val="00CE4F6A"/>
    <w:rsid w:val="00CE61CC"/>
    <w:rsid w:val="00CE6E42"/>
    <w:rsid w:val="00CE7837"/>
    <w:rsid w:val="00CF20B7"/>
    <w:rsid w:val="00CF6692"/>
    <w:rsid w:val="00CF7441"/>
    <w:rsid w:val="00D00D16"/>
    <w:rsid w:val="00D03C6C"/>
    <w:rsid w:val="00D06288"/>
    <w:rsid w:val="00D068C7"/>
    <w:rsid w:val="00D128A4"/>
    <w:rsid w:val="00D15131"/>
    <w:rsid w:val="00D17E0D"/>
    <w:rsid w:val="00D20954"/>
    <w:rsid w:val="00D21C39"/>
    <w:rsid w:val="00D21FC6"/>
    <w:rsid w:val="00D2243A"/>
    <w:rsid w:val="00D32C9D"/>
    <w:rsid w:val="00D33393"/>
    <w:rsid w:val="00D33D36"/>
    <w:rsid w:val="00D34D94"/>
    <w:rsid w:val="00D401EA"/>
    <w:rsid w:val="00D409E2"/>
    <w:rsid w:val="00D427D7"/>
    <w:rsid w:val="00D430D2"/>
    <w:rsid w:val="00D44E62"/>
    <w:rsid w:val="00D51570"/>
    <w:rsid w:val="00D556AD"/>
    <w:rsid w:val="00D60381"/>
    <w:rsid w:val="00D616DE"/>
    <w:rsid w:val="00D62201"/>
    <w:rsid w:val="00D651D1"/>
    <w:rsid w:val="00D66B93"/>
    <w:rsid w:val="00D717BB"/>
    <w:rsid w:val="00D72143"/>
    <w:rsid w:val="00D72164"/>
    <w:rsid w:val="00D7226B"/>
    <w:rsid w:val="00D72707"/>
    <w:rsid w:val="00D737A8"/>
    <w:rsid w:val="00D75A9C"/>
    <w:rsid w:val="00D772A3"/>
    <w:rsid w:val="00D844BB"/>
    <w:rsid w:val="00D90871"/>
    <w:rsid w:val="00D9155F"/>
    <w:rsid w:val="00D9403F"/>
    <w:rsid w:val="00D959B4"/>
    <w:rsid w:val="00DA065D"/>
    <w:rsid w:val="00DA44DE"/>
    <w:rsid w:val="00DB4D77"/>
    <w:rsid w:val="00DB620A"/>
    <w:rsid w:val="00DC3832"/>
    <w:rsid w:val="00DC7A51"/>
    <w:rsid w:val="00DD6120"/>
    <w:rsid w:val="00DE5B5F"/>
    <w:rsid w:val="00DF49CC"/>
    <w:rsid w:val="00DF6558"/>
    <w:rsid w:val="00DF7E0E"/>
    <w:rsid w:val="00E00696"/>
    <w:rsid w:val="00E060C2"/>
    <w:rsid w:val="00E06324"/>
    <w:rsid w:val="00E12FB0"/>
    <w:rsid w:val="00E14814"/>
    <w:rsid w:val="00E1591B"/>
    <w:rsid w:val="00E16A50"/>
    <w:rsid w:val="00E21241"/>
    <w:rsid w:val="00E249D5"/>
    <w:rsid w:val="00E26254"/>
    <w:rsid w:val="00E2694B"/>
    <w:rsid w:val="00E3266C"/>
    <w:rsid w:val="00E33C68"/>
    <w:rsid w:val="00E34EEB"/>
    <w:rsid w:val="00E36588"/>
    <w:rsid w:val="00E36BB2"/>
    <w:rsid w:val="00E44EB9"/>
    <w:rsid w:val="00E46358"/>
    <w:rsid w:val="00E471DC"/>
    <w:rsid w:val="00E50EB4"/>
    <w:rsid w:val="00E532FC"/>
    <w:rsid w:val="00E55BB0"/>
    <w:rsid w:val="00E57614"/>
    <w:rsid w:val="00E609E5"/>
    <w:rsid w:val="00E60F27"/>
    <w:rsid w:val="00E610F9"/>
    <w:rsid w:val="00E64D93"/>
    <w:rsid w:val="00E65B3E"/>
    <w:rsid w:val="00E65EDB"/>
    <w:rsid w:val="00E665B7"/>
    <w:rsid w:val="00E66927"/>
    <w:rsid w:val="00E677B8"/>
    <w:rsid w:val="00E67FA1"/>
    <w:rsid w:val="00E720B1"/>
    <w:rsid w:val="00E73D53"/>
    <w:rsid w:val="00E75111"/>
    <w:rsid w:val="00E77296"/>
    <w:rsid w:val="00E93763"/>
    <w:rsid w:val="00E94ABC"/>
    <w:rsid w:val="00E97663"/>
    <w:rsid w:val="00EA427A"/>
    <w:rsid w:val="00EA5442"/>
    <w:rsid w:val="00EA723B"/>
    <w:rsid w:val="00EB19B2"/>
    <w:rsid w:val="00EB6350"/>
    <w:rsid w:val="00EB7857"/>
    <w:rsid w:val="00EC2F62"/>
    <w:rsid w:val="00EC522C"/>
    <w:rsid w:val="00EC62EB"/>
    <w:rsid w:val="00EC6E9F"/>
    <w:rsid w:val="00ED44F0"/>
    <w:rsid w:val="00ED4B33"/>
    <w:rsid w:val="00ED7DD6"/>
    <w:rsid w:val="00EE15A1"/>
    <w:rsid w:val="00EE2A7C"/>
    <w:rsid w:val="00EE2C42"/>
    <w:rsid w:val="00EE311B"/>
    <w:rsid w:val="00EE341B"/>
    <w:rsid w:val="00EE4453"/>
    <w:rsid w:val="00EE5FCE"/>
    <w:rsid w:val="00EE6BBD"/>
    <w:rsid w:val="00EE6E1E"/>
    <w:rsid w:val="00EE705F"/>
    <w:rsid w:val="00EF54FD"/>
    <w:rsid w:val="00F03F9C"/>
    <w:rsid w:val="00F121CA"/>
    <w:rsid w:val="00F13112"/>
    <w:rsid w:val="00F14F84"/>
    <w:rsid w:val="00F15522"/>
    <w:rsid w:val="00F16FE6"/>
    <w:rsid w:val="00F22B0C"/>
    <w:rsid w:val="00F238BD"/>
    <w:rsid w:val="00F24992"/>
    <w:rsid w:val="00F32F2F"/>
    <w:rsid w:val="00F33F3F"/>
    <w:rsid w:val="00F342F0"/>
    <w:rsid w:val="00F35BDD"/>
    <w:rsid w:val="00F403FD"/>
    <w:rsid w:val="00F41D06"/>
    <w:rsid w:val="00F41E72"/>
    <w:rsid w:val="00F50300"/>
    <w:rsid w:val="00F56E39"/>
    <w:rsid w:val="00F623E9"/>
    <w:rsid w:val="00F63951"/>
    <w:rsid w:val="00F63C86"/>
    <w:rsid w:val="00F766BE"/>
    <w:rsid w:val="00F77B97"/>
    <w:rsid w:val="00F77EB9"/>
    <w:rsid w:val="00F80635"/>
    <w:rsid w:val="00F815D1"/>
    <w:rsid w:val="00F81E7E"/>
    <w:rsid w:val="00F81F0F"/>
    <w:rsid w:val="00F825F4"/>
    <w:rsid w:val="00F922C3"/>
    <w:rsid w:val="00F929BA"/>
    <w:rsid w:val="00F92AA1"/>
    <w:rsid w:val="00F932DE"/>
    <w:rsid w:val="00F957CA"/>
    <w:rsid w:val="00F963DD"/>
    <w:rsid w:val="00FA2045"/>
    <w:rsid w:val="00FA2E40"/>
    <w:rsid w:val="00FA34D7"/>
    <w:rsid w:val="00FA7529"/>
    <w:rsid w:val="00FB01B9"/>
    <w:rsid w:val="00FB1AA9"/>
    <w:rsid w:val="00FB4B5A"/>
    <w:rsid w:val="00FB5DAA"/>
    <w:rsid w:val="00FC04B9"/>
    <w:rsid w:val="00FC161A"/>
    <w:rsid w:val="00FC1A6C"/>
    <w:rsid w:val="00FC23D5"/>
    <w:rsid w:val="00FC49C0"/>
    <w:rsid w:val="00FC4C1A"/>
    <w:rsid w:val="00FC6468"/>
    <w:rsid w:val="00FC6D49"/>
    <w:rsid w:val="00FD4922"/>
    <w:rsid w:val="00FD6461"/>
    <w:rsid w:val="00FD67FB"/>
    <w:rsid w:val="00FE0281"/>
    <w:rsid w:val="00FE0B87"/>
    <w:rsid w:val="00FE150C"/>
    <w:rsid w:val="00FE7083"/>
    <w:rsid w:val="00FF019F"/>
    <w:rsid w:val="00FF644B"/>
    <w:rsid w:val="00FF6B9D"/>
    <w:rsid w:val="00FF737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E698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ar"/>
    <w:rsid w:val="00725417"/>
    <w:pPr>
      <w:jc w:val="center"/>
    </w:pPr>
    <w:rPr>
      <w:noProof/>
    </w:rPr>
  </w:style>
  <w:style w:type="character" w:customStyle="1" w:styleId="EndNoteBibliographyTitleCar">
    <w:name w:val="EndNote Bibliography Title Car"/>
    <w:basedOn w:val="DefaultParagraphFont"/>
    <w:link w:val="EndNoteBibliographyTitle"/>
    <w:rsid w:val="00725417"/>
    <w:rPr>
      <w:rFonts w:ascii="Calibri" w:hAnsi="Calibri" w:cs="Calibri"/>
      <w:noProof/>
      <w:color w:val="000000"/>
      <w:sz w:val="24"/>
      <w:szCs w:val="24"/>
    </w:rPr>
  </w:style>
  <w:style w:type="paragraph" w:customStyle="1" w:styleId="EndNoteBibliography">
    <w:name w:val="EndNote Bibliography"/>
    <w:basedOn w:val="Normal"/>
    <w:link w:val="EndNoteBibliographyCar"/>
    <w:rsid w:val="00725417"/>
    <w:rPr>
      <w:noProof/>
    </w:rPr>
  </w:style>
  <w:style w:type="character" w:customStyle="1" w:styleId="EndNoteBibliographyCar">
    <w:name w:val="EndNote Bibliography Car"/>
    <w:basedOn w:val="DefaultParagraphFont"/>
    <w:link w:val="EndNoteBibliography"/>
    <w:rsid w:val="00725417"/>
    <w:rPr>
      <w:rFonts w:ascii="Calibri" w:hAnsi="Calibri" w:cs="Calibri"/>
      <w:noProof/>
      <w:color w:val="000000"/>
      <w:sz w:val="24"/>
      <w:szCs w:val="24"/>
    </w:rPr>
  </w:style>
  <w:style w:type="character" w:customStyle="1" w:styleId="Mentionnonrsolue1">
    <w:name w:val="Mention non résolue1"/>
    <w:basedOn w:val="DefaultParagraphFont"/>
    <w:uiPriority w:val="99"/>
    <w:semiHidden/>
    <w:unhideWhenUsed/>
    <w:rsid w:val="00DF6558"/>
    <w:rPr>
      <w:color w:val="808080"/>
      <w:shd w:val="clear" w:color="auto" w:fill="E6E6E6"/>
    </w:rPr>
  </w:style>
  <w:style w:type="character" w:styleId="LineNumber">
    <w:name w:val="line number"/>
    <w:basedOn w:val="DefaultParagraphFont"/>
    <w:uiPriority w:val="99"/>
    <w:semiHidden/>
    <w:unhideWhenUsed/>
    <w:rsid w:val="006F0F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4AA2E9-203D-4167-A30B-70C45AF76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783</Words>
  <Characters>32964</Characters>
  <Application>Microsoft Office Word</Application>
  <DocSecurity>0</DocSecurity>
  <Lines>274</Lines>
  <Paragraphs>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86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1-22T16:58:00Z</dcterms:created>
  <dcterms:modified xsi:type="dcterms:W3CDTF">2018-01-22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